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3EA1CD4" w14:textId="77777777" w:rsidR="00AF5FB3" w:rsidRPr="00C5041B" w:rsidRDefault="00AF5FB3" w:rsidP="00AF5FB3">
      <w:pPr>
        <w:pStyle w:val="Heading1"/>
        <w:contextualSpacing/>
        <w:rPr>
          <w:rFonts w:cs="Times New Roman"/>
          <w:szCs w:val="24"/>
          <w:lang w:val="en-ID"/>
        </w:rPr>
      </w:pPr>
      <w:bookmarkStart w:id="0" w:name="_Toc7448922"/>
      <w:r w:rsidRPr="00C5041B">
        <w:rPr>
          <w:rFonts w:cs="Times New Roman"/>
          <w:szCs w:val="24"/>
          <w:lang w:val="en-ID"/>
        </w:rPr>
        <w:t>DAFTAR PUSTAKA</w:t>
      </w:r>
      <w:bookmarkEnd w:id="0"/>
    </w:p>
    <w:p w14:paraId="7760DFFB" w14:textId="77777777" w:rsidR="00AF5FB3" w:rsidRPr="00C5041B" w:rsidRDefault="00AF5FB3" w:rsidP="00AF5FB3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</w:rPr>
      </w:pPr>
      <w:r w:rsidRPr="00C5041B">
        <w:rPr>
          <w:noProof/>
        </w:rPr>
        <w:t xml:space="preserve">Ardianingsih, A. (2018). </w:t>
      </w:r>
      <w:r w:rsidRPr="00C5041B">
        <w:rPr>
          <w:i/>
          <w:iCs/>
          <w:noProof/>
        </w:rPr>
        <w:t>Audit Laporan Keuangan</w:t>
      </w:r>
      <w:r w:rsidRPr="00C5041B">
        <w:rPr>
          <w:noProof/>
        </w:rPr>
        <w:t xml:space="preserve"> (1st ed.). Jakarta: Bumi Aksara</w:t>
      </w:r>
    </w:p>
    <w:p w14:paraId="5A7DA0D6" w14:textId="77777777" w:rsidR="00AF5FB3" w:rsidRPr="00C5041B" w:rsidRDefault="00AF5FB3" w:rsidP="00AF5FB3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</w:rPr>
      </w:pPr>
    </w:p>
    <w:p w14:paraId="209006F0" w14:textId="77777777" w:rsidR="00AF5FB3" w:rsidRPr="00C5041B" w:rsidRDefault="00AF5FB3" w:rsidP="00AF5FB3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</w:rPr>
      </w:pPr>
    </w:p>
    <w:p w14:paraId="5066ECD1" w14:textId="77777777" w:rsidR="00AF5FB3" w:rsidRPr="00C5041B" w:rsidRDefault="00AF5FB3" w:rsidP="00AF5FB3">
      <w:pPr>
        <w:widowControl w:val="0"/>
        <w:autoSpaceDE w:val="0"/>
        <w:autoSpaceDN w:val="0"/>
        <w:adjustRightInd w:val="0"/>
        <w:ind w:left="482" w:hanging="482"/>
        <w:contextualSpacing/>
        <w:jc w:val="both"/>
        <w:rPr>
          <w:noProof/>
        </w:rPr>
      </w:pPr>
      <w:r w:rsidRPr="00C5041B">
        <w:rPr>
          <w:b/>
          <w:lang w:val="en-ID"/>
        </w:rPr>
        <w:fldChar w:fldCharType="begin" w:fldLock="1"/>
      </w:r>
      <w:r w:rsidRPr="00C5041B">
        <w:rPr>
          <w:b/>
          <w:lang w:val="en-ID"/>
        </w:rPr>
        <w:instrText xml:space="preserve">ADDIN Mendeley Bibliography CSL_BIBLIOGRAPHY </w:instrText>
      </w:r>
      <w:r w:rsidRPr="00C5041B">
        <w:rPr>
          <w:b/>
          <w:lang w:val="en-ID"/>
        </w:rPr>
        <w:fldChar w:fldCharType="separate"/>
      </w:r>
      <w:r w:rsidRPr="00C5041B">
        <w:rPr>
          <w:noProof/>
        </w:rPr>
        <w:t xml:space="preserve">Anggradewi, A. M., dan Haryanto. (2014). </w:t>
      </w:r>
      <w:r w:rsidRPr="00C5041B">
        <w:rPr>
          <w:i/>
          <w:noProof/>
        </w:rPr>
        <w:t>Analisis Faktor-Faktor yang Mempengaruhi Audit Delay</w:t>
      </w:r>
      <w:r w:rsidRPr="00C5041B">
        <w:rPr>
          <w:noProof/>
        </w:rPr>
        <w:t xml:space="preserve">. </w:t>
      </w:r>
      <w:r w:rsidRPr="00C5041B">
        <w:rPr>
          <w:iCs/>
          <w:noProof/>
        </w:rPr>
        <w:t>Diponegoro Journal of</w:t>
      </w:r>
      <w:r w:rsidRPr="00C5041B">
        <w:rPr>
          <w:i/>
          <w:iCs/>
          <w:noProof/>
        </w:rPr>
        <w:t xml:space="preserve"> </w:t>
      </w:r>
      <w:r w:rsidRPr="00C5041B">
        <w:rPr>
          <w:iCs/>
          <w:noProof/>
        </w:rPr>
        <w:t>Accounting</w:t>
      </w:r>
      <w:r w:rsidRPr="00C5041B">
        <w:rPr>
          <w:noProof/>
        </w:rPr>
        <w:t xml:space="preserve">, </w:t>
      </w:r>
      <w:r w:rsidRPr="00C5041B">
        <w:rPr>
          <w:i/>
          <w:iCs/>
          <w:noProof/>
        </w:rPr>
        <w:t>3</w:t>
      </w:r>
      <w:r w:rsidRPr="00C5041B">
        <w:rPr>
          <w:noProof/>
        </w:rPr>
        <w:t>(2), 1-10 ISSN (Online): 2337-3806. https://doi.org/http://dx.doi.org/10.21082/jtidp.v4n2.2013.p165-174</w:t>
      </w:r>
    </w:p>
    <w:p w14:paraId="179800A5" w14:textId="77777777" w:rsidR="00AF5FB3" w:rsidRPr="00C5041B" w:rsidRDefault="00AF5FB3" w:rsidP="00AF5FB3">
      <w:pPr>
        <w:widowControl w:val="0"/>
        <w:autoSpaceDE w:val="0"/>
        <w:autoSpaceDN w:val="0"/>
        <w:adjustRightInd w:val="0"/>
        <w:spacing w:line="480" w:lineRule="auto"/>
        <w:ind w:left="482" w:hanging="482"/>
        <w:contextualSpacing/>
        <w:jc w:val="both"/>
        <w:rPr>
          <w:noProof/>
        </w:rPr>
      </w:pPr>
    </w:p>
    <w:p w14:paraId="3D5D70F0" w14:textId="77777777" w:rsidR="00AF5FB3" w:rsidRPr="00C5041B" w:rsidRDefault="00AF5FB3" w:rsidP="00AF5FB3">
      <w:pPr>
        <w:widowControl w:val="0"/>
        <w:autoSpaceDE w:val="0"/>
        <w:autoSpaceDN w:val="0"/>
        <w:adjustRightInd w:val="0"/>
        <w:ind w:left="482" w:hanging="482"/>
        <w:contextualSpacing/>
        <w:jc w:val="both"/>
        <w:rPr>
          <w:noProof/>
        </w:rPr>
      </w:pPr>
      <w:r w:rsidRPr="00C5041B">
        <w:rPr>
          <w:noProof/>
        </w:rPr>
        <w:t xml:space="preserve">Angruningrum, S., dan Wirakusuma, M. G. (2013). </w:t>
      </w:r>
      <w:r w:rsidRPr="00C5041B">
        <w:rPr>
          <w:i/>
          <w:noProof/>
        </w:rPr>
        <w:t>Pengaruh Profitabilitas, Leverage, Kompleksitas Operasi, Reputasi KAP, dan Komite Audit pada Audit Delay</w:t>
      </w:r>
      <w:r w:rsidRPr="00C5041B">
        <w:rPr>
          <w:noProof/>
        </w:rPr>
        <w:t xml:space="preserve">. </w:t>
      </w:r>
      <w:r w:rsidRPr="00C5041B">
        <w:rPr>
          <w:iCs/>
          <w:noProof/>
        </w:rPr>
        <w:t>Jurnal Akuntansi Universitas Udayana,</w:t>
      </w:r>
      <w:r w:rsidRPr="00C5041B">
        <w:rPr>
          <w:i/>
          <w:iCs/>
          <w:noProof/>
        </w:rPr>
        <w:t xml:space="preserve"> ISSN: 2302-8556</w:t>
      </w:r>
      <w:r w:rsidRPr="00C5041B">
        <w:rPr>
          <w:noProof/>
        </w:rPr>
        <w:t xml:space="preserve">, </w:t>
      </w:r>
      <w:r w:rsidRPr="00C5041B">
        <w:rPr>
          <w:i/>
          <w:iCs/>
          <w:noProof/>
        </w:rPr>
        <w:t>5</w:t>
      </w:r>
      <w:r w:rsidRPr="00C5041B">
        <w:rPr>
          <w:noProof/>
        </w:rPr>
        <w:t>(2), 251–270.</w:t>
      </w:r>
    </w:p>
    <w:p w14:paraId="44C28D77" w14:textId="77777777" w:rsidR="00AF5FB3" w:rsidRPr="00C5041B" w:rsidRDefault="00AF5FB3" w:rsidP="00AF5FB3">
      <w:pPr>
        <w:widowControl w:val="0"/>
        <w:autoSpaceDE w:val="0"/>
        <w:autoSpaceDN w:val="0"/>
        <w:adjustRightInd w:val="0"/>
        <w:spacing w:line="480" w:lineRule="auto"/>
        <w:ind w:left="482" w:hanging="482"/>
        <w:contextualSpacing/>
        <w:jc w:val="both"/>
        <w:rPr>
          <w:noProof/>
        </w:rPr>
      </w:pPr>
    </w:p>
    <w:p w14:paraId="76B9E5BE" w14:textId="77777777" w:rsidR="00AF5FB3" w:rsidRPr="00C5041B" w:rsidRDefault="00AF5FB3" w:rsidP="00AF5FB3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</w:rPr>
      </w:pPr>
      <w:r w:rsidRPr="00C5041B">
        <w:rPr>
          <w:noProof/>
        </w:rPr>
        <w:t xml:space="preserve">Arens </w:t>
      </w:r>
      <w:r w:rsidRPr="00C5041B">
        <w:rPr>
          <w:i/>
          <w:noProof/>
        </w:rPr>
        <w:t>et al</w:t>
      </w:r>
      <w:r w:rsidRPr="00C5041B">
        <w:rPr>
          <w:noProof/>
        </w:rPr>
        <w:t xml:space="preserve">. (2016). </w:t>
      </w:r>
      <w:r w:rsidRPr="00C5041B">
        <w:rPr>
          <w:i/>
          <w:iCs/>
          <w:noProof/>
        </w:rPr>
        <w:t>Auditing and Assurance Services</w:t>
      </w:r>
      <w:r w:rsidRPr="00C5041B">
        <w:rPr>
          <w:noProof/>
        </w:rPr>
        <w:t xml:space="preserve"> (16th ed.). Pearson.</w:t>
      </w:r>
    </w:p>
    <w:p w14:paraId="54AFB038" w14:textId="77777777" w:rsidR="00AF5FB3" w:rsidRPr="00C5041B" w:rsidRDefault="00AF5FB3" w:rsidP="00AF5FB3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noProof/>
        </w:rPr>
      </w:pPr>
    </w:p>
    <w:p w14:paraId="73083A78" w14:textId="77777777" w:rsidR="00AF5FB3" w:rsidRPr="00C5041B" w:rsidRDefault="00AF5FB3" w:rsidP="00AF5FB3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</w:rPr>
      </w:pPr>
      <w:r w:rsidRPr="00C5041B">
        <w:rPr>
          <w:noProof/>
        </w:rPr>
        <w:t xml:space="preserve">Ariyani, N. N., dan Budiartha, I. K. (2014). </w:t>
      </w:r>
      <w:r w:rsidRPr="00C5041B">
        <w:rPr>
          <w:i/>
          <w:noProof/>
        </w:rPr>
        <w:t>Pengaruh Profitabilitas, Ukuran Perusahaan, Kompleksitas Operasi Perusahaan, dan Reputasi KAP terhadap Audit Report Lag pada Perusahaan Manufaktur</w:t>
      </w:r>
      <w:r w:rsidRPr="00C5041B">
        <w:rPr>
          <w:noProof/>
        </w:rPr>
        <w:t xml:space="preserve">. </w:t>
      </w:r>
      <w:r w:rsidRPr="00C5041B">
        <w:rPr>
          <w:iCs/>
          <w:noProof/>
        </w:rPr>
        <w:t>Jurnal Akuntansi Universitas Udayana</w:t>
      </w:r>
      <w:r w:rsidRPr="00C5041B">
        <w:rPr>
          <w:i/>
          <w:iCs/>
          <w:noProof/>
        </w:rPr>
        <w:t>, ISSN: 2302-8556</w:t>
      </w:r>
      <w:r w:rsidRPr="00C5041B">
        <w:rPr>
          <w:noProof/>
        </w:rPr>
        <w:t xml:space="preserve">, </w:t>
      </w:r>
      <w:r w:rsidRPr="00C5041B">
        <w:rPr>
          <w:i/>
          <w:iCs/>
          <w:noProof/>
        </w:rPr>
        <w:t>2</w:t>
      </w:r>
      <w:r w:rsidRPr="00C5041B">
        <w:rPr>
          <w:noProof/>
        </w:rPr>
        <w:t>, 217–230.</w:t>
      </w:r>
    </w:p>
    <w:p w14:paraId="1DB7FD8A" w14:textId="77777777" w:rsidR="00AF5FB3" w:rsidRPr="00C5041B" w:rsidRDefault="00AF5FB3" w:rsidP="00AF5FB3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noProof/>
        </w:rPr>
      </w:pPr>
    </w:p>
    <w:p w14:paraId="368658FF" w14:textId="77777777" w:rsidR="00AF5FB3" w:rsidRPr="00C5041B" w:rsidRDefault="00AF5FB3" w:rsidP="00AF5FB3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</w:rPr>
      </w:pPr>
      <w:r w:rsidRPr="00C5041B">
        <w:rPr>
          <w:noProof/>
        </w:rPr>
        <w:t>Ashton</w:t>
      </w:r>
      <w:r w:rsidRPr="00C5041B">
        <w:rPr>
          <w:i/>
          <w:noProof/>
        </w:rPr>
        <w:t xml:space="preserve"> et al</w:t>
      </w:r>
      <w:r w:rsidRPr="00C5041B">
        <w:rPr>
          <w:noProof/>
        </w:rPr>
        <w:t xml:space="preserve">. (2014). </w:t>
      </w:r>
      <w:r w:rsidRPr="00C5041B">
        <w:rPr>
          <w:i/>
          <w:noProof/>
        </w:rPr>
        <w:t>An Empirical Analysis of Audit Delay</w:t>
      </w:r>
      <w:r w:rsidRPr="00C5041B">
        <w:rPr>
          <w:noProof/>
        </w:rPr>
        <w:t xml:space="preserve">. </w:t>
      </w:r>
      <w:r w:rsidRPr="00C5041B">
        <w:rPr>
          <w:iCs/>
          <w:noProof/>
        </w:rPr>
        <w:t>Journal of Accounting Research</w:t>
      </w:r>
      <w:r w:rsidRPr="00C5041B">
        <w:rPr>
          <w:noProof/>
        </w:rPr>
        <w:t xml:space="preserve">, </w:t>
      </w:r>
      <w:r w:rsidRPr="00C5041B">
        <w:rPr>
          <w:i/>
          <w:iCs/>
          <w:noProof/>
        </w:rPr>
        <w:t>25</w:t>
      </w:r>
      <w:r w:rsidRPr="00C5041B">
        <w:rPr>
          <w:noProof/>
        </w:rPr>
        <w:t>(2), 275–292.</w:t>
      </w:r>
    </w:p>
    <w:p w14:paraId="5B10FB83" w14:textId="77777777" w:rsidR="00AF5FB3" w:rsidRPr="00C5041B" w:rsidRDefault="00AF5FB3" w:rsidP="00AF5FB3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noProof/>
        </w:rPr>
      </w:pPr>
    </w:p>
    <w:p w14:paraId="358DB85E" w14:textId="77777777" w:rsidR="00AF5FB3" w:rsidRPr="00C5041B" w:rsidRDefault="00AF5FB3" w:rsidP="00AF5FB3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</w:rPr>
      </w:pPr>
      <w:r w:rsidRPr="00C5041B">
        <w:rPr>
          <w:noProof/>
        </w:rPr>
        <w:t>Bowerman</w:t>
      </w:r>
      <w:r w:rsidRPr="00C5041B">
        <w:rPr>
          <w:i/>
          <w:noProof/>
        </w:rPr>
        <w:t xml:space="preserve"> et al</w:t>
      </w:r>
      <w:r w:rsidRPr="00C5041B">
        <w:rPr>
          <w:noProof/>
        </w:rPr>
        <w:t xml:space="preserve">. (2014). </w:t>
      </w:r>
      <w:r w:rsidRPr="00C5041B">
        <w:rPr>
          <w:i/>
          <w:iCs/>
          <w:noProof/>
        </w:rPr>
        <w:t>Business Statistics in Practice</w:t>
      </w:r>
      <w:r w:rsidRPr="00C5041B">
        <w:rPr>
          <w:noProof/>
        </w:rPr>
        <w:t xml:space="preserve">. </w:t>
      </w:r>
      <w:r w:rsidRPr="00C5041B">
        <w:rPr>
          <w:i/>
          <w:iCs/>
          <w:noProof/>
        </w:rPr>
        <w:t>Technometrics</w:t>
      </w:r>
      <w:r w:rsidRPr="00C5041B">
        <w:rPr>
          <w:noProof/>
        </w:rPr>
        <w:t xml:space="preserve"> (7th ed., Vol. 43). New York: The McGraw-Hill. https://doi.org/10.1198/tech.2001.s638</w:t>
      </w:r>
    </w:p>
    <w:p w14:paraId="18E6B795" w14:textId="77777777" w:rsidR="00AF5FB3" w:rsidRPr="00C5041B" w:rsidRDefault="00AF5FB3" w:rsidP="00AF5FB3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noProof/>
        </w:rPr>
      </w:pPr>
    </w:p>
    <w:p w14:paraId="661D82E7" w14:textId="77777777" w:rsidR="00AF5FB3" w:rsidRPr="00C5041B" w:rsidRDefault="00AF5FB3" w:rsidP="00AF5FB3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</w:rPr>
      </w:pPr>
      <w:r w:rsidRPr="00C5041B">
        <w:rPr>
          <w:noProof/>
        </w:rPr>
        <w:t xml:space="preserve">Che-Ahmad, A., dan Shamharir, A. (2008). </w:t>
      </w:r>
      <w:r w:rsidRPr="00C5041B">
        <w:rPr>
          <w:i/>
          <w:noProof/>
        </w:rPr>
        <w:t>Audit delay of listed companies: A case of Malaysia</w:t>
      </w:r>
      <w:r w:rsidRPr="00C5041B">
        <w:rPr>
          <w:noProof/>
        </w:rPr>
        <w:t xml:space="preserve">. </w:t>
      </w:r>
      <w:r w:rsidRPr="00C5041B">
        <w:rPr>
          <w:iCs/>
          <w:noProof/>
        </w:rPr>
        <w:t>International Business Research</w:t>
      </w:r>
      <w:r w:rsidRPr="00C5041B">
        <w:rPr>
          <w:noProof/>
        </w:rPr>
        <w:t xml:space="preserve">, </w:t>
      </w:r>
      <w:r w:rsidRPr="00C5041B">
        <w:rPr>
          <w:i/>
          <w:iCs/>
          <w:noProof/>
        </w:rPr>
        <w:t>1</w:t>
      </w:r>
      <w:r w:rsidRPr="00C5041B">
        <w:rPr>
          <w:noProof/>
        </w:rPr>
        <w:t>(4), 32–39. https://doi.org/10.5539/ibr.v1n4p32</w:t>
      </w:r>
    </w:p>
    <w:p w14:paraId="1533C577" w14:textId="77777777" w:rsidR="00AF5FB3" w:rsidRPr="00C5041B" w:rsidRDefault="00AF5FB3" w:rsidP="00AF5FB3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noProof/>
        </w:rPr>
      </w:pPr>
    </w:p>
    <w:p w14:paraId="7E2B2F22" w14:textId="77777777" w:rsidR="00AF5FB3" w:rsidRPr="00C5041B" w:rsidRDefault="00AF5FB3" w:rsidP="00AF5FB3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C5041B">
        <w:rPr>
          <w:noProof/>
        </w:rPr>
        <w:t xml:space="preserve">Cooper, D. R., dan Schindler, P. S. (2017). </w:t>
      </w:r>
      <w:r w:rsidRPr="00C5041B">
        <w:rPr>
          <w:i/>
          <w:iCs/>
          <w:noProof/>
        </w:rPr>
        <w:t>Metode Penelitian Bisnis</w:t>
      </w:r>
      <w:r w:rsidRPr="00C5041B">
        <w:rPr>
          <w:noProof/>
        </w:rPr>
        <w:t xml:space="preserve"> (12th ed.). Jakarta: Mc-Graw-Hill Education (Asia) dan Salemba Empat.</w:t>
      </w:r>
    </w:p>
    <w:p w14:paraId="59BC2170" w14:textId="77777777" w:rsidR="00AF5FB3" w:rsidRPr="00C5041B" w:rsidRDefault="00AF5FB3" w:rsidP="00AF5FB3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noProof/>
        </w:rPr>
      </w:pPr>
    </w:p>
    <w:p w14:paraId="215BA9B8" w14:textId="77777777" w:rsidR="00AF5FB3" w:rsidRPr="00C5041B" w:rsidRDefault="00AF5FB3" w:rsidP="00AF5FB3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</w:rPr>
      </w:pPr>
      <w:r w:rsidRPr="00C5041B">
        <w:rPr>
          <w:noProof/>
        </w:rPr>
        <w:t>Dura, J. (2017).</w:t>
      </w:r>
      <w:r w:rsidRPr="00C5041B">
        <w:rPr>
          <w:i/>
          <w:noProof/>
        </w:rPr>
        <w:t xml:space="preserve"> Pengaruh Profitabilitas, Lukuiditas, Solvabilitas, dan Ukuran Perusahaan terhadap Audit Report Lag pada Perusahaan yang Terdaftar di Bursa Efek Indonesia</w:t>
      </w:r>
      <w:r w:rsidRPr="00C5041B">
        <w:rPr>
          <w:noProof/>
        </w:rPr>
        <w:t xml:space="preserve">, </w:t>
      </w:r>
      <w:r w:rsidRPr="00C5041B">
        <w:rPr>
          <w:i/>
          <w:iCs/>
          <w:noProof/>
        </w:rPr>
        <w:t>11</w:t>
      </w:r>
      <w:r w:rsidRPr="00C5041B">
        <w:rPr>
          <w:noProof/>
        </w:rPr>
        <w:t>, 64–70.</w:t>
      </w:r>
    </w:p>
    <w:p w14:paraId="548ABE20" w14:textId="77777777" w:rsidR="00AF5FB3" w:rsidRPr="00C5041B" w:rsidRDefault="00AF5FB3" w:rsidP="00AF5FB3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noProof/>
        </w:rPr>
      </w:pPr>
    </w:p>
    <w:p w14:paraId="69ACB9FF" w14:textId="77777777" w:rsidR="00AF5FB3" w:rsidRPr="00C5041B" w:rsidRDefault="00AF5FB3" w:rsidP="00AF5FB3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</w:rPr>
      </w:pPr>
      <w:r w:rsidRPr="00C5041B">
        <w:rPr>
          <w:noProof/>
        </w:rPr>
        <w:t xml:space="preserve">Dyer, J. C., dan McHugh, A. J. (1975). </w:t>
      </w:r>
      <w:r w:rsidRPr="00C5041B">
        <w:rPr>
          <w:i/>
          <w:noProof/>
        </w:rPr>
        <w:t>The Timeliness of The Australian Annual Report</w:t>
      </w:r>
      <w:r w:rsidRPr="00C5041B">
        <w:rPr>
          <w:noProof/>
        </w:rPr>
        <w:t xml:space="preserve">. </w:t>
      </w:r>
      <w:r w:rsidRPr="00C5041B">
        <w:rPr>
          <w:iCs/>
          <w:noProof/>
        </w:rPr>
        <w:t>Journal of Accounting Research</w:t>
      </w:r>
      <w:r w:rsidRPr="00C5041B">
        <w:rPr>
          <w:noProof/>
        </w:rPr>
        <w:t xml:space="preserve">, </w:t>
      </w:r>
      <w:r w:rsidRPr="00C5041B">
        <w:rPr>
          <w:i/>
          <w:iCs/>
          <w:noProof/>
        </w:rPr>
        <w:t>13</w:t>
      </w:r>
      <w:r w:rsidRPr="00C5041B">
        <w:rPr>
          <w:noProof/>
        </w:rPr>
        <w:t>(2), 204. https://doi.org/10.2307/2490361</w:t>
      </w:r>
    </w:p>
    <w:p w14:paraId="22686CD1" w14:textId="77777777" w:rsidR="00AF5FB3" w:rsidRPr="00C5041B" w:rsidRDefault="00AF5FB3" w:rsidP="00AF5FB3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noProof/>
        </w:rPr>
      </w:pPr>
    </w:p>
    <w:p w14:paraId="1B234719" w14:textId="77777777" w:rsidR="00AF5FB3" w:rsidRPr="00C5041B" w:rsidRDefault="00AF5FB3" w:rsidP="00AF5FB3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C5041B">
        <w:rPr>
          <w:noProof/>
        </w:rPr>
        <w:lastRenderedPageBreak/>
        <w:t xml:space="preserve">Fahmi, I. (2014). </w:t>
      </w:r>
      <w:r w:rsidRPr="00C5041B">
        <w:rPr>
          <w:i/>
          <w:iCs/>
          <w:noProof/>
        </w:rPr>
        <w:t>Manajemen Keuangan Perusahaan dan Pasar Modal</w:t>
      </w:r>
      <w:r w:rsidRPr="00C5041B">
        <w:rPr>
          <w:noProof/>
        </w:rPr>
        <w:t xml:space="preserve"> (1st ed.). Jakarta: Mitra Wacana Media.</w:t>
      </w:r>
    </w:p>
    <w:p w14:paraId="336B5443" w14:textId="77777777" w:rsidR="00AF5FB3" w:rsidRPr="00C5041B" w:rsidRDefault="00AF5FB3" w:rsidP="00AF5FB3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noProof/>
        </w:rPr>
      </w:pPr>
    </w:p>
    <w:p w14:paraId="378C6170" w14:textId="77777777" w:rsidR="00AF5FB3" w:rsidRPr="00C5041B" w:rsidRDefault="00AF5FB3" w:rsidP="00AF5FB3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</w:rPr>
      </w:pPr>
      <w:r w:rsidRPr="00C5041B">
        <w:rPr>
          <w:noProof/>
        </w:rPr>
        <w:t xml:space="preserve">Gede, P. P., dan Putra, I. M. (2016). </w:t>
      </w:r>
      <w:r w:rsidRPr="00C5041B">
        <w:rPr>
          <w:i/>
          <w:noProof/>
        </w:rPr>
        <w:t>Ukuran Perusahaan sebagai Pemoderasi Pengaruh Opini Auditor, Profitabilitas, dan Debt to Equity Ratio terhadap Audit Delay</w:t>
      </w:r>
      <w:r w:rsidRPr="00C5041B">
        <w:rPr>
          <w:noProof/>
        </w:rPr>
        <w:t xml:space="preserve">. </w:t>
      </w:r>
      <w:r w:rsidRPr="00C5041B">
        <w:rPr>
          <w:iCs/>
          <w:noProof/>
        </w:rPr>
        <w:t>Jurnal Akuntansi Universitas Udayana</w:t>
      </w:r>
      <w:r w:rsidRPr="00C5041B">
        <w:rPr>
          <w:i/>
          <w:iCs/>
          <w:noProof/>
        </w:rPr>
        <w:t>, ISSN: 2302-8559</w:t>
      </w:r>
      <w:r w:rsidRPr="00C5041B">
        <w:rPr>
          <w:noProof/>
        </w:rPr>
        <w:t xml:space="preserve">, </w:t>
      </w:r>
      <w:r w:rsidRPr="00C5041B">
        <w:rPr>
          <w:i/>
          <w:iCs/>
          <w:noProof/>
        </w:rPr>
        <w:t>3</w:t>
      </w:r>
      <w:r w:rsidRPr="00C5041B">
        <w:rPr>
          <w:noProof/>
        </w:rPr>
        <w:t>, 2278–2306.</w:t>
      </w:r>
    </w:p>
    <w:p w14:paraId="1F82CA06" w14:textId="77777777" w:rsidR="00AF5FB3" w:rsidRPr="00C5041B" w:rsidRDefault="00AF5FB3" w:rsidP="00AF5FB3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noProof/>
        </w:rPr>
      </w:pPr>
    </w:p>
    <w:p w14:paraId="778D14D4" w14:textId="77777777" w:rsidR="00AF5FB3" w:rsidRPr="00C5041B" w:rsidRDefault="00AF5FB3" w:rsidP="00AF5FB3">
      <w:pPr>
        <w:widowControl w:val="0"/>
        <w:autoSpaceDE w:val="0"/>
        <w:autoSpaceDN w:val="0"/>
        <w:adjustRightInd w:val="0"/>
        <w:ind w:left="480" w:hanging="480"/>
        <w:contextualSpacing/>
        <w:rPr>
          <w:noProof/>
        </w:rPr>
      </w:pPr>
      <w:r w:rsidRPr="00C5041B">
        <w:rPr>
          <w:noProof/>
        </w:rPr>
        <w:t xml:space="preserve">Ghozali, I. (2016). </w:t>
      </w:r>
      <w:r w:rsidRPr="00C5041B">
        <w:rPr>
          <w:i/>
          <w:noProof/>
        </w:rPr>
        <w:t>Aplikasi Analisis Multivariate dengan Program IBM SPSS 23 (8th ed.)</w:t>
      </w:r>
      <w:r w:rsidRPr="00C5041B">
        <w:rPr>
          <w:noProof/>
        </w:rPr>
        <w:t>. Semarang: Badan Penerbit Universitas Diponegoro.</w:t>
      </w:r>
    </w:p>
    <w:p w14:paraId="7A65023F" w14:textId="77777777" w:rsidR="00AF5FB3" w:rsidRPr="00C5041B" w:rsidRDefault="00AF5FB3" w:rsidP="00AF5FB3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noProof/>
        </w:rPr>
      </w:pPr>
    </w:p>
    <w:p w14:paraId="10142732" w14:textId="77777777" w:rsidR="00AF5FB3" w:rsidRPr="00C5041B" w:rsidRDefault="00AF5FB3" w:rsidP="00AF5FB3">
      <w:pPr>
        <w:widowControl w:val="0"/>
        <w:autoSpaceDE w:val="0"/>
        <w:autoSpaceDN w:val="0"/>
        <w:adjustRightInd w:val="0"/>
        <w:ind w:left="480" w:hanging="480"/>
        <w:contextualSpacing/>
        <w:rPr>
          <w:noProof/>
        </w:rPr>
      </w:pPr>
      <w:r w:rsidRPr="00C5041B">
        <w:rPr>
          <w:noProof/>
        </w:rPr>
        <w:t xml:space="preserve">Gitman, L. J., dan Zutter, C. J. (2015). </w:t>
      </w:r>
      <w:r w:rsidRPr="00C5041B">
        <w:rPr>
          <w:i/>
          <w:iCs/>
          <w:noProof/>
        </w:rPr>
        <w:t>Principles of Managerial Finance</w:t>
      </w:r>
      <w:r w:rsidRPr="00C5041B">
        <w:rPr>
          <w:noProof/>
        </w:rPr>
        <w:t xml:space="preserve"> </w:t>
      </w:r>
      <w:r w:rsidRPr="00C5041B">
        <w:rPr>
          <w:i/>
          <w:noProof/>
        </w:rPr>
        <w:t>(14th ed.)</w:t>
      </w:r>
      <w:r w:rsidRPr="00C5041B">
        <w:rPr>
          <w:noProof/>
        </w:rPr>
        <w:t>. Pearson Education Limited.</w:t>
      </w:r>
    </w:p>
    <w:p w14:paraId="703069D3" w14:textId="77777777" w:rsidR="00AF5FB3" w:rsidRPr="00C5041B" w:rsidRDefault="00AF5FB3" w:rsidP="00AF5FB3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rPr>
          <w:noProof/>
        </w:rPr>
      </w:pPr>
    </w:p>
    <w:p w14:paraId="0C58BA7E" w14:textId="77777777" w:rsidR="00AF5FB3" w:rsidRPr="00C5041B" w:rsidRDefault="00AF5FB3" w:rsidP="00AF5FB3">
      <w:pPr>
        <w:widowControl w:val="0"/>
        <w:autoSpaceDE w:val="0"/>
        <w:autoSpaceDN w:val="0"/>
        <w:adjustRightInd w:val="0"/>
        <w:ind w:left="480" w:hanging="480"/>
        <w:contextualSpacing/>
        <w:rPr>
          <w:noProof/>
        </w:rPr>
      </w:pPr>
      <w:r w:rsidRPr="00C5041B">
        <w:rPr>
          <w:noProof/>
        </w:rPr>
        <w:t xml:space="preserve">Hery. (2018). </w:t>
      </w:r>
      <w:r w:rsidRPr="00C5041B">
        <w:rPr>
          <w:i/>
          <w:iCs/>
          <w:noProof/>
        </w:rPr>
        <w:t>Analisis Laporan Keuangan</w:t>
      </w:r>
      <w:r w:rsidRPr="00C5041B">
        <w:rPr>
          <w:noProof/>
        </w:rPr>
        <w:t xml:space="preserve"> (3rd ed.). Jakarta: PT Grasindo</w:t>
      </w:r>
    </w:p>
    <w:p w14:paraId="42F72A8C" w14:textId="77777777" w:rsidR="00AF5FB3" w:rsidRPr="00C5041B" w:rsidRDefault="00AF5FB3" w:rsidP="00AF5FB3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rPr>
          <w:noProof/>
        </w:rPr>
      </w:pPr>
    </w:p>
    <w:p w14:paraId="1F280E3C" w14:textId="77777777" w:rsidR="00AF5FB3" w:rsidRPr="00C5041B" w:rsidRDefault="00AF5FB3" w:rsidP="00AF5FB3">
      <w:pPr>
        <w:widowControl w:val="0"/>
        <w:autoSpaceDE w:val="0"/>
        <w:autoSpaceDN w:val="0"/>
        <w:adjustRightInd w:val="0"/>
        <w:ind w:left="482" w:hanging="482"/>
        <w:contextualSpacing/>
        <w:jc w:val="both"/>
        <w:rPr>
          <w:i/>
          <w:noProof/>
        </w:rPr>
      </w:pPr>
      <w:r w:rsidRPr="00C5041B">
        <w:rPr>
          <w:noProof/>
        </w:rPr>
        <w:t xml:space="preserve">Ikatan Akuntansi Indonesia.2015. </w:t>
      </w:r>
      <w:r w:rsidRPr="00C5041B">
        <w:rPr>
          <w:i/>
          <w:noProof/>
        </w:rPr>
        <w:t>Pernyataan Standar Akuntansi Keuangan.</w:t>
      </w:r>
    </w:p>
    <w:p w14:paraId="5EB6D150" w14:textId="77777777" w:rsidR="00AF5FB3" w:rsidRPr="00C5041B" w:rsidRDefault="00AF5FB3" w:rsidP="00AF5FB3">
      <w:pPr>
        <w:widowControl w:val="0"/>
        <w:autoSpaceDE w:val="0"/>
        <w:autoSpaceDN w:val="0"/>
        <w:adjustRightInd w:val="0"/>
        <w:spacing w:line="480" w:lineRule="auto"/>
        <w:ind w:left="482" w:hanging="482"/>
        <w:contextualSpacing/>
        <w:jc w:val="both"/>
        <w:rPr>
          <w:i/>
          <w:noProof/>
        </w:rPr>
      </w:pPr>
    </w:p>
    <w:p w14:paraId="2688C8C6" w14:textId="77777777" w:rsidR="00AF5FB3" w:rsidRPr="00C5041B" w:rsidRDefault="00AF5FB3" w:rsidP="00AF5FB3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</w:rPr>
      </w:pPr>
      <w:r w:rsidRPr="00C5041B">
        <w:rPr>
          <w:noProof/>
        </w:rPr>
        <w:t xml:space="preserve">Indiana, F., dan Trandi. (2017). </w:t>
      </w:r>
      <w:r w:rsidRPr="00C5041B">
        <w:rPr>
          <w:i/>
          <w:noProof/>
        </w:rPr>
        <w:t>Analisis Pengaruh Kompleksitas Perusahaan, Profitabilitas dan Ukuran Perusahaan terhadap Audit Delay</w:t>
      </w:r>
      <w:r w:rsidRPr="00C5041B">
        <w:rPr>
          <w:noProof/>
        </w:rPr>
        <w:t xml:space="preserve">. </w:t>
      </w:r>
      <w:r w:rsidRPr="00C5041B">
        <w:rPr>
          <w:iCs/>
          <w:noProof/>
        </w:rPr>
        <w:t>Jurnal Ilmiah Akuntansi Kesatuan</w:t>
      </w:r>
      <w:r w:rsidRPr="00C5041B">
        <w:rPr>
          <w:noProof/>
        </w:rPr>
        <w:t xml:space="preserve">, </w:t>
      </w:r>
      <w:r w:rsidRPr="00C5041B">
        <w:rPr>
          <w:i/>
          <w:iCs/>
          <w:noProof/>
        </w:rPr>
        <w:t>5</w:t>
      </w:r>
      <w:r w:rsidRPr="00C5041B">
        <w:rPr>
          <w:noProof/>
        </w:rPr>
        <w:t>(1), 001-085.</w:t>
      </w:r>
    </w:p>
    <w:p w14:paraId="688B1E2E" w14:textId="77777777" w:rsidR="00AF5FB3" w:rsidRPr="00C5041B" w:rsidRDefault="00AF5FB3" w:rsidP="00AF5FB3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noProof/>
        </w:rPr>
      </w:pPr>
    </w:p>
    <w:p w14:paraId="3C11CB23" w14:textId="77777777" w:rsidR="00AF5FB3" w:rsidRPr="00C5041B" w:rsidRDefault="00AF5FB3" w:rsidP="00AF5FB3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</w:rPr>
      </w:pPr>
      <w:r w:rsidRPr="00C5041B">
        <w:rPr>
          <w:noProof/>
        </w:rPr>
        <w:t xml:space="preserve">International Auditing and Assurance Standards Boards. (2016). </w:t>
      </w:r>
      <w:r w:rsidRPr="00C5041B">
        <w:rPr>
          <w:i/>
          <w:noProof/>
        </w:rPr>
        <w:t>Handbook of International Quality Control, Auditing, Review, Other Assurance, and Related Services Promouncements.</w:t>
      </w:r>
      <w:r w:rsidRPr="00C5041B">
        <w:rPr>
          <w:noProof/>
        </w:rPr>
        <w:t xml:space="preserve"> New York: IFAC.</w:t>
      </w:r>
    </w:p>
    <w:p w14:paraId="11AAE44B" w14:textId="77777777" w:rsidR="00AF5FB3" w:rsidRPr="00C5041B" w:rsidRDefault="00AF5FB3" w:rsidP="00AF5FB3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noProof/>
        </w:rPr>
      </w:pPr>
    </w:p>
    <w:p w14:paraId="6404DE45" w14:textId="77777777" w:rsidR="00AF5FB3" w:rsidRPr="00C5041B" w:rsidRDefault="00AF5FB3" w:rsidP="00AF5FB3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</w:rPr>
      </w:pPr>
      <w:r w:rsidRPr="00C5041B">
        <w:rPr>
          <w:noProof/>
        </w:rPr>
        <w:t xml:space="preserve">Jensen, M. C., dan Meckling, W. H. (1976). </w:t>
      </w:r>
      <w:r w:rsidRPr="00C5041B">
        <w:rPr>
          <w:i/>
          <w:noProof/>
        </w:rPr>
        <w:t>Theory of Firm : Managerial Behavior, Agency Costs and Ownership Structure</w:t>
      </w:r>
      <w:r w:rsidRPr="00C5041B">
        <w:rPr>
          <w:noProof/>
        </w:rPr>
        <w:t xml:space="preserve">, </w:t>
      </w:r>
      <w:r w:rsidRPr="00C5041B">
        <w:rPr>
          <w:i/>
          <w:iCs/>
          <w:noProof/>
        </w:rPr>
        <w:t>3</w:t>
      </w:r>
      <w:r w:rsidRPr="00C5041B">
        <w:rPr>
          <w:noProof/>
        </w:rPr>
        <w:t>, 305–360.</w:t>
      </w:r>
    </w:p>
    <w:p w14:paraId="29CFF2C8" w14:textId="77777777" w:rsidR="00AF5FB3" w:rsidRPr="00C5041B" w:rsidRDefault="00AF5FB3" w:rsidP="00AF5FB3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noProof/>
        </w:rPr>
      </w:pPr>
    </w:p>
    <w:p w14:paraId="29A1A3D8" w14:textId="77777777" w:rsidR="00AF5FB3" w:rsidRPr="00C5041B" w:rsidRDefault="00AF5FB3" w:rsidP="00AF5FB3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</w:rPr>
      </w:pPr>
      <w:r w:rsidRPr="00C5041B">
        <w:rPr>
          <w:noProof/>
        </w:rPr>
        <w:t xml:space="preserve">Kasmir. (2015). </w:t>
      </w:r>
      <w:r w:rsidRPr="00C5041B">
        <w:rPr>
          <w:i/>
          <w:iCs/>
          <w:noProof/>
        </w:rPr>
        <w:t>Analisis Laporan Keuangan</w:t>
      </w:r>
      <w:r w:rsidRPr="00C5041B">
        <w:rPr>
          <w:noProof/>
        </w:rPr>
        <w:t xml:space="preserve"> (8th ed.). Jakarta: PT Rajagrafindo Persada.</w:t>
      </w:r>
    </w:p>
    <w:p w14:paraId="3917705C" w14:textId="77777777" w:rsidR="00AF5FB3" w:rsidRPr="00C5041B" w:rsidRDefault="00AF5FB3" w:rsidP="00AF5FB3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noProof/>
        </w:rPr>
      </w:pPr>
    </w:p>
    <w:p w14:paraId="533E398F" w14:textId="77777777" w:rsidR="00AF5FB3" w:rsidRPr="00C5041B" w:rsidRDefault="00AF5FB3" w:rsidP="00AF5FB3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</w:rPr>
      </w:pPr>
      <w:r w:rsidRPr="00C5041B">
        <w:rPr>
          <w:noProof/>
        </w:rPr>
        <w:t xml:space="preserve">Lawrence, J., dan Bryan, B. (1998). </w:t>
      </w:r>
      <w:r w:rsidRPr="00C5041B">
        <w:rPr>
          <w:i/>
          <w:noProof/>
        </w:rPr>
        <w:t>Characteristics Associated with Audit Delay in The Monitoring of Low Income Housing Projects</w:t>
      </w:r>
      <w:r w:rsidRPr="00C5041B">
        <w:rPr>
          <w:noProof/>
        </w:rPr>
        <w:t>.</w:t>
      </w:r>
    </w:p>
    <w:p w14:paraId="15330F60" w14:textId="77777777" w:rsidR="00AF5FB3" w:rsidRPr="00C5041B" w:rsidRDefault="00AF5FB3" w:rsidP="00AF5FB3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noProof/>
        </w:rPr>
      </w:pPr>
    </w:p>
    <w:p w14:paraId="62E182FB" w14:textId="77777777" w:rsidR="00AF5FB3" w:rsidRPr="00C5041B" w:rsidRDefault="00AF5FB3" w:rsidP="00AF5FB3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</w:rPr>
      </w:pPr>
      <w:r w:rsidRPr="00C5041B">
        <w:rPr>
          <w:noProof/>
        </w:rPr>
        <w:t xml:space="preserve">Lestari, K. A. N. M., dan Saitri, P. W. (2017). </w:t>
      </w:r>
      <w:r w:rsidRPr="00C5041B">
        <w:rPr>
          <w:i/>
          <w:noProof/>
        </w:rPr>
        <w:t>Analisis Pengaruh Ukuran Perusahaan, Profitabilitas, Solvabilitas, Kualitas Auditor, dan Audit Tenure terhadap Audit Delay pada Perusahaan Manufaktur di Bursa Efek Indonesia Periode 2012-2015</w:t>
      </w:r>
      <w:r w:rsidRPr="00C5041B">
        <w:rPr>
          <w:noProof/>
        </w:rPr>
        <w:t xml:space="preserve">. Jurnal </w:t>
      </w:r>
      <w:r w:rsidRPr="00C5041B">
        <w:rPr>
          <w:iCs/>
          <w:noProof/>
        </w:rPr>
        <w:t>Ilmiah Manajemen dan Akuntansi</w:t>
      </w:r>
      <w:r w:rsidRPr="00C5041B">
        <w:rPr>
          <w:noProof/>
        </w:rPr>
        <w:t xml:space="preserve">, </w:t>
      </w:r>
      <w:r w:rsidRPr="00C5041B">
        <w:rPr>
          <w:i/>
          <w:iCs/>
          <w:noProof/>
        </w:rPr>
        <w:t>4</w:t>
      </w:r>
      <w:r w:rsidRPr="00C5041B">
        <w:rPr>
          <w:noProof/>
        </w:rPr>
        <w:t>(1), 1–11. https://doi.org/10.1002/9780470600160.ch1</w:t>
      </w:r>
    </w:p>
    <w:p w14:paraId="006ABE5D" w14:textId="77777777" w:rsidR="00AF5FB3" w:rsidRPr="00C5041B" w:rsidRDefault="00AF5FB3" w:rsidP="00AF5FB3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noProof/>
        </w:rPr>
      </w:pPr>
    </w:p>
    <w:p w14:paraId="1A15ADD6" w14:textId="77777777" w:rsidR="00AF5FB3" w:rsidRPr="00C5041B" w:rsidRDefault="00AF5FB3" w:rsidP="00AF5FB3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</w:rPr>
      </w:pPr>
      <w:r w:rsidRPr="00C5041B">
        <w:rPr>
          <w:noProof/>
        </w:rPr>
        <w:t xml:space="preserve">Lucyanda, J., dan Nura’ni, S. P. (2013). </w:t>
      </w:r>
      <w:r w:rsidRPr="00C5041B">
        <w:rPr>
          <w:i/>
          <w:noProof/>
        </w:rPr>
        <w:t>Pengujian Faktor-Faktor yang Memengaruhi Audit Delay</w:t>
      </w:r>
      <w:r w:rsidRPr="00C5041B">
        <w:rPr>
          <w:noProof/>
        </w:rPr>
        <w:t xml:space="preserve">. </w:t>
      </w:r>
      <w:r w:rsidRPr="00C5041B">
        <w:rPr>
          <w:iCs/>
          <w:noProof/>
        </w:rPr>
        <w:t>Jurnal Akuntansi dan Auditing</w:t>
      </w:r>
      <w:r w:rsidRPr="00C5041B">
        <w:rPr>
          <w:noProof/>
        </w:rPr>
        <w:t xml:space="preserve">, </w:t>
      </w:r>
      <w:r w:rsidRPr="00C5041B">
        <w:rPr>
          <w:i/>
          <w:iCs/>
          <w:noProof/>
        </w:rPr>
        <w:t>9</w:t>
      </w:r>
      <w:r w:rsidRPr="00C5041B">
        <w:rPr>
          <w:noProof/>
        </w:rPr>
        <w:t>, 128–149.</w:t>
      </w:r>
    </w:p>
    <w:p w14:paraId="4CBA9920" w14:textId="77777777" w:rsidR="00AF5FB3" w:rsidRPr="00C5041B" w:rsidRDefault="00AF5FB3" w:rsidP="00AF5FB3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noProof/>
        </w:rPr>
      </w:pPr>
    </w:p>
    <w:p w14:paraId="2D913050" w14:textId="77777777" w:rsidR="00AF5FB3" w:rsidRPr="00C5041B" w:rsidRDefault="00AF5FB3" w:rsidP="00AF5FB3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</w:rPr>
      </w:pPr>
      <w:r w:rsidRPr="00C5041B">
        <w:rPr>
          <w:noProof/>
        </w:rPr>
        <w:t xml:space="preserve">Modugu, P. K. (2012). </w:t>
      </w:r>
      <w:r w:rsidRPr="00C5041B">
        <w:rPr>
          <w:i/>
          <w:noProof/>
        </w:rPr>
        <w:t>Determinants of Audit Delay in Nigerian Companies : Empirical Evidence</w:t>
      </w:r>
      <w:r w:rsidRPr="00C5041B">
        <w:rPr>
          <w:noProof/>
        </w:rPr>
        <w:t xml:space="preserve">, </w:t>
      </w:r>
      <w:r w:rsidRPr="00C5041B">
        <w:rPr>
          <w:i/>
          <w:iCs/>
          <w:noProof/>
        </w:rPr>
        <w:t>3</w:t>
      </w:r>
      <w:r w:rsidRPr="00C5041B">
        <w:rPr>
          <w:noProof/>
        </w:rPr>
        <w:t>(6), 46–55.</w:t>
      </w:r>
    </w:p>
    <w:p w14:paraId="35F73A64" w14:textId="77777777" w:rsidR="00AF5FB3" w:rsidRPr="00C5041B" w:rsidRDefault="00AF5FB3" w:rsidP="00AF5FB3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noProof/>
        </w:rPr>
      </w:pPr>
    </w:p>
    <w:p w14:paraId="6887D32F" w14:textId="77777777" w:rsidR="00AF5FB3" w:rsidRPr="00C5041B" w:rsidRDefault="00AF5FB3" w:rsidP="00AF5FB3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</w:rPr>
      </w:pPr>
      <w:r w:rsidRPr="00C5041B">
        <w:rPr>
          <w:noProof/>
        </w:rPr>
        <w:t xml:space="preserve">Owusu, A. (2012). </w:t>
      </w:r>
      <w:r w:rsidRPr="00C5041B">
        <w:rPr>
          <w:i/>
          <w:noProof/>
        </w:rPr>
        <w:t>Timeliness of Corporate Financial Reporting in Emerging Capital Markets : Empirical Evidence from the Zimbabwe Stock Exchange</w:t>
      </w:r>
      <w:r w:rsidRPr="00C5041B">
        <w:rPr>
          <w:noProof/>
        </w:rPr>
        <w:t>, (January 2014), 37–41. https://doi.org/10.1080/00014788.2000.9728939</w:t>
      </w:r>
    </w:p>
    <w:p w14:paraId="3DBDAF81" w14:textId="77777777" w:rsidR="00AF5FB3" w:rsidRPr="00C5041B" w:rsidRDefault="00AF5FB3" w:rsidP="00AF5FB3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noProof/>
        </w:rPr>
      </w:pPr>
    </w:p>
    <w:p w14:paraId="3102C440" w14:textId="77777777" w:rsidR="00AF5FB3" w:rsidRPr="00C5041B" w:rsidRDefault="00AF5FB3" w:rsidP="00AF5FB3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</w:rPr>
      </w:pPr>
      <w:r w:rsidRPr="00C5041B">
        <w:rPr>
          <w:noProof/>
        </w:rPr>
        <w:t xml:space="preserve">Pemerintah Indonesia. 1995. </w:t>
      </w:r>
      <w:r w:rsidRPr="00C5041B">
        <w:rPr>
          <w:i/>
          <w:noProof/>
        </w:rPr>
        <w:t>Undang-Undang No. 8 Tahun 1995 tentang Pasar Modal.</w:t>
      </w:r>
      <w:r w:rsidRPr="00C5041B">
        <w:rPr>
          <w:noProof/>
        </w:rPr>
        <w:t xml:space="preserve"> Lembaran Negara RI Tahun 1995. Jakarta: Sekretariat Negara.</w:t>
      </w:r>
    </w:p>
    <w:p w14:paraId="522FA3AA" w14:textId="77777777" w:rsidR="00AF5FB3" w:rsidRPr="00C5041B" w:rsidRDefault="00AF5FB3" w:rsidP="00AF5FB3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noProof/>
        </w:rPr>
      </w:pPr>
    </w:p>
    <w:p w14:paraId="08A6977D" w14:textId="77777777" w:rsidR="00AF5FB3" w:rsidRPr="00C5041B" w:rsidRDefault="00AF5FB3" w:rsidP="00AF5FB3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rFonts w:eastAsia="Times New Roman"/>
          <w:lang w:eastAsia="id-ID"/>
        </w:rPr>
      </w:pPr>
      <w:proofErr w:type="spellStart"/>
      <w:r w:rsidRPr="00C5041B">
        <w:rPr>
          <w:color w:val="000000"/>
          <w:lang w:eastAsia="ja-JP"/>
        </w:rPr>
        <w:t>Peraturan</w:t>
      </w:r>
      <w:proofErr w:type="spellEnd"/>
      <w:r w:rsidRPr="00C5041B">
        <w:rPr>
          <w:color w:val="000000"/>
          <w:lang w:eastAsia="ja-JP"/>
        </w:rPr>
        <w:t xml:space="preserve"> </w:t>
      </w:r>
      <w:proofErr w:type="spellStart"/>
      <w:r w:rsidRPr="00C5041B">
        <w:rPr>
          <w:color w:val="000000"/>
          <w:lang w:eastAsia="ja-JP"/>
        </w:rPr>
        <w:t>Otoritas</w:t>
      </w:r>
      <w:proofErr w:type="spellEnd"/>
      <w:r w:rsidRPr="00C5041B">
        <w:rPr>
          <w:color w:val="000000"/>
          <w:lang w:eastAsia="ja-JP"/>
        </w:rPr>
        <w:t xml:space="preserve"> </w:t>
      </w:r>
      <w:proofErr w:type="spellStart"/>
      <w:r w:rsidRPr="00C5041B">
        <w:rPr>
          <w:color w:val="000000"/>
          <w:lang w:eastAsia="ja-JP"/>
        </w:rPr>
        <w:t>Jasa</w:t>
      </w:r>
      <w:proofErr w:type="spellEnd"/>
      <w:r w:rsidRPr="00C5041B">
        <w:rPr>
          <w:color w:val="000000"/>
          <w:lang w:eastAsia="ja-JP"/>
        </w:rPr>
        <w:t xml:space="preserve"> </w:t>
      </w:r>
      <w:proofErr w:type="spellStart"/>
      <w:r w:rsidRPr="00C5041B">
        <w:rPr>
          <w:color w:val="000000"/>
          <w:lang w:eastAsia="ja-JP"/>
        </w:rPr>
        <w:t>Keuangan</w:t>
      </w:r>
      <w:proofErr w:type="spellEnd"/>
      <w:r w:rsidRPr="00C5041B">
        <w:rPr>
          <w:color w:val="000000"/>
          <w:lang w:eastAsia="ja-JP"/>
        </w:rPr>
        <w:t xml:space="preserve"> </w:t>
      </w:r>
      <w:proofErr w:type="spellStart"/>
      <w:r w:rsidRPr="00C5041B">
        <w:rPr>
          <w:color w:val="000000"/>
          <w:lang w:eastAsia="ja-JP"/>
        </w:rPr>
        <w:t>Nomor</w:t>
      </w:r>
      <w:proofErr w:type="spellEnd"/>
      <w:r w:rsidRPr="00C5041B">
        <w:rPr>
          <w:color w:val="000000"/>
          <w:lang w:eastAsia="ja-JP"/>
        </w:rPr>
        <w:t xml:space="preserve"> 13/POJK.03/2017. </w:t>
      </w:r>
      <w:proofErr w:type="spellStart"/>
      <w:r w:rsidRPr="00C5041B">
        <w:rPr>
          <w:i/>
          <w:color w:val="000000"/>
          <w:lang w:eastAsia="ja-JP"/>
        </w:rPr>
        <w:t>Tentang</w:t>
      </w:r>
      <w:proofErr w:type="spellEnd"/>
      <w:r w:rsidRPr="00C5041B">
        <w:rPr>
          <w:i/>
          <w:color w:val="000000"/>
          <w:lang w:eastAsia="ja-JP"/>
        </w:rPr>
        <w:t xml:space="preserve"> </w:t>
      </w:r>
      <w:proofErr w:type="spellStart"/>
      <w:r w:rsidRPr="00C5041B">
        <w:rPr>
          <w:i/>
          <w:color w:val="000000"/>
          <w:lang w:eastAsia="ja-JP"/>
        </w:rPr>
        <w:t>Penggunaan</w:t>
      </w:r>
      <w:proofErr w:type="spellEnd"/>
      <w:r w:rsidRPr="00C5041B">
        <w:rPr>
          <w:i/>
          <w:color w:val="000000"/>
          <w:lang w:eastAsia="ja-JP"/>
        </w:rPr>
        <w:t xml:space="preserve"> </w:t>
      </w:r>
      <w:proofErr w:type="spellStart"/>
      <w:r w:rsidRPr="00C5041B">
        <w:rPr>
          <w:i/>
          <w:color w:val="000000"/>
          <w:lang w:eastAsia="ja-JP"/>
        </w:rPr>
        <w:t>Jasa</w:t>
      </w:r>
      <w:proofErr w:type="spellEnd"/>
      <w:r w:rsidRPr="00C5041B">
        <w:rPr>
          <w:i/>
          <w:color w:val="000000"/>
          <w:lang w:eastAsia="ja-JP"/>
        </w:rPr>
        <w:t xml:space="preserve"> </w:t>
      </w:r>
      <w:proofErr w:type="spellStart"/>
      <w:r w:rsidRPr="00C5041B">
        <w:rPr>
          <w:i/>
          <w:color w:val="000000"/>
          <w:lang w:eastAsia="ja-JP"/>
        </w:rPr>
        <w:t>Akuntan</w:t>
      </w:r>
      <w:proofErr w:type="spellEnd"/>
      <w:r w:rsidRPr="00C5041B">
        <w:rPr>
          <w:i/>
          <w:color w:val="000000"/>
          <w:lang w:eastAsia="ja-JP"/>
        </w:rPr>
        <w:t xml:space="preserve"> </w:t>
      </w:r>
      <w:proofErr w:type="spellStart"/>
      <w:r w:rsidRPr="00C5041B">
        <w:rPr>
          <w:i/>
          <w:color w:val="000000"/>
          <w:lang w:eastAsia="ja-JP"/>
        </w:rPr>
        <w:t>Publik</w:t>
      </w:r>
      <w:proofErr w:type="spellEnd"/>
      <w:r w:rsidRPr="00C5041B">
        <w:rPr>
          <w:i/>
          <w:color w:val="000000"/>
          <w:lang w:eastAsia="ja-JP"/>
        </w:rPr>
        <w:t xml:space="preserve"> </w:t>
      </w:r>
      <w:proofErr w:type="spellStart"/>
      <w:r w:rsidRPr="00C5041B">
        <w:rPr>
          <w:i/>
          <w:color w:val="000000"/>
          <w:lang w:eastAsia="ja-JP"/>
        </w:rPr>
        <w:t>dan</w:t>
      </w:r>
      <w:proofErr w:type="spellEnd"/>
      <w:r w:rsidRPr="00C5041B">
        <w:rPr>
          <w:i/>
          <w:color w:val="000000"/>
          <w:lang w:eastAsia="ja-JP"/>
        </w:rPr>
        <w:t xml:space="preserve"> Kantor </w:t>
      </w:r>
      <w:proofErr w:type="spellStart"/>
      <w:r w:rsidRPr="00C5041B">
        <w:rPr>
          <w:i/>
          <w:color w:val="000000"/>
          <w:lang w:eastAsia="ja-JP"/>
        </w:rPr>
        <w:t>Akuntan</w:t>
      </w:r>
      <w:proofErr w:type="spellEnd"/>
      <w:r w:rsidRPr="00C5041B">
        <w:rPr>
          <w:i/>
          <w:color w:val="000000"/>
          <w:lang w:eastAsia="ja-JP"/>
        </w:rPr>
        <w:t xml:space="preserve"> </w:t>
      </w:r>
      <w:proofErr w:type="spellStart"/>
      <w:r w:rsidRPr="00C5041B">
        <w:rPr>
          <w:i/>
          <w:color w:val="000000"/>
          <w:lang w:eastAsia="ja-JP"/>
        </w:rPr>
        <w:t>Publik</w:t>
      </w:r>
      <w:proofErr w:type="spellEnd"/>
      <w:r w:rsidRPr="00C5041B">
        <w:rPr>
          <w:i/>
          <w:color w:val="000000"/>
          <w:lang w:eastAsia="ja-JP"/>
        </w:rPr>
        <w:t xml:space="preserve"> </w:t>
      </w:r>
      <w:proofErr w:type="spellStart"/>
      <w:r w:rsidRPr="00C5041B">
        <w:rPr>
          <w:i/>
          <w:color w:val="000000"/>
          <w:lang w:eastAsia="ja-JP"/>
        </w:rPr>
        <w:t>dalam</w:t>
      </w:r>
      <w:proofErr w:type="spellEnd"/>
      <w:r w:rsidRPr="00C5041B">
        <w:rPr>
          <w:i/>
          <w:color w:val="000000"/>
          <w:lang w:eastAsia="ja-JP"/>
        </w:rPr>
        <w:t xml:space="preserve"> </w:t>
      </w:r>
      <w:proofErr w:type="spellStart"/>
      <w:r w:rsidRPr="00C5041B">
        <w:rPr>
          <w:i/>
          <w:color w:val="000000"/>
          <w:lang w:eastAsia="ja-JP"/>
        </w:rPr>
        <w:t>Kegiatan</w:t>
      </w:r>
      <w:proofErr w:type="spellEnd"/>
      <w:r w:rsidRPr="00C5041B">
        <w:rPr>
          <w:i/>
          <w:color w:val="000000"/>
          <w:lang w:eastAsia="ja-JP"/>
        </w:rPr>
        <w:t xml:space="preserve"> </w:t>
      </w:r>
      <w:proofErr w:type="spellStart"/>
      <w:r w:rsidRPr="00C5041B">
        <w:rPr>
          <w:i/>
          <w:color w:val="000000"/>
          <w:lang w:eastAsia="ja-JP"/>
        </w:rPr>
        <w:t>Jasa</w:t>
      </w:r>
      <w:proofErr w:type="spellEnd"/>
      <w:r w:rsidRPr="00C5041B">
        <w:rPr>
          <w:i/>
          <w:color w:val="000000"/>
          <w:lang w:eastAsia="ja-JP"/>
        </w:rPr>
        <w:t xml:space="preserve"> </w:t>
      </w:r>
      <w:proofErr w:type="spellStart"/>
      <w:r w:rsidRPr="00C5041B">
        <w:rPr>
          <w:i/>
          <w:color w:val="000000"/>
          <w:lang w:eastAsia="ja-JP"/>
        </w:rPr>
        <w:t>Keuangan</w:t>
      </w:r>
      <w:proofErr w:type="spellEnd"/>
      <w:r w:rsidRPr="00C5041B">
        <w:rPr>
          <w:color w:val="000000"/>
          <w:lang w:eastAsia="ja-JP"/>
        </w:rPr>
        <w:t xml:space="preserve">. </w:t>
      </w:r>
      <w:r w:rsidRPr="00C5041B">
        <w:rPr>
          <w:rFonts w:eastAsia="Times New Roman"/>
          <w:lang w:eastAsia="id-ID"/>
        </w:rPr>
        <w:t xml:space="preserve">www.ojk.go.id/regulasi/peraturan-ojk/POJK-Nomor13.POJK.03.2017/. </w:t>
      </w:r>
      <w:proofErr w:type="spellStart"/>
      <w:r w:rsidRPr="00C5041B">
        <w:rPr>
          <w:rFonts w:eastAsia="Times New Roman"/>
          <w:lang w:eastAsia="id-ID"/>
        </w:rPr>
        <w:t>Diakses</w:t>
      </w:r>
      <w:proofErr w:type="spellEnd"/>
      <w:r w:rsidRPr="00C5041B">
        <w:rPr>
          <w:rFonts w:eastAsia="Times New Roman"/>
          <w:lang w:eastAsia="id-ID"/>
        </w:rPr>
        <w:t xml:space="preserve"> </w:t>
      </w:r>
      <w:proofErr w:type="spellStart"/>
      <w:r w:rsidRPr="00C5041B">
        <w:rPr>
          <w:rFonts w:eastAsia="Times New Roman"/>
          <w:lang w:eastAsia="id-ID"/>
        </w:rPr>
        <w:t>pada</w:t>
      </w:r>
      <w:proofErr w:type="spellEnd"/>
      <w:r w:rsidRPr="00C5041B">
        <w:rPr>
          <w:rFonts w:eastAsia="Times New Roman"/>
          <w:lang w:eastAsia="id-ID"/>
        </w:rPr>
        <w:t xml:space="preserve"> 7 </w:t>
      </w:r>
      <w:proofErr w:type="spellStart"/>
      <w:r w:rsidRPr="00C5041B">
        <w:rPr>
          <w:rFonts w:eastAsia="Times New Roman"/>
          <w:lang w:eastAsia="id-ID"/>
        </w:rPr>
        <w:t>Januari</w:t>
      </w:r>
      <w:proofErr w:type="spellEnd"/>
      <w:r w:rsidRPr="00C5041B">
        <w:rPr>
          <w:rFonts w:eastAsia="Times New Roman"/>
          <w:lang w:eastAsia="id-ID"/>
        </w:rPr>
        <w:t xml:space="preserve"> 2019</w:t>
      </w:r>
    </w:p>
    <w:p w14:paraId="7A0E4B02" w14:textId="77777777" w:rsidR="00AF5FB3" w:rsidRPr="00C5041B" w:rsidRDefault="00AF5FB3" w:rsidP="00AF5FB3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rFonts w:eastAsia="Times New Roman"/>
          <w:lang w:eastAsia="id-ID"/>
        </w:rPr>
      </w:pPr>
    </w:p>
    <w:p w14:paraId="11607933" w14:textId="77777777" w:rsidR="00AF5FB3" w:rsidRPr="00C5041B" w:rsidRDefault="00AF5FB3" w:rsidP="00AF5FB3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rFonts w:eastAsia="Times New Roman"/>
          <w:lang w:eastAsia="id-ID"/>
        </w:rPr>
      </w:pPr>
      <w:proofErr w:type="spellStart"/>
      <w:r w:rsidRPr="00C5041B">
        <w:rPr>
          <w:color w:val="000000"/>
          <w:lang w:eastAsia="ja-JP"/>
        </w:rPr>
        <w:t>Peraturan</w:t>
      </w:r>
      <w:proofErr w:type="spellEnd"/>
      <w:r w:rsidRPr="00C5041B">
        <w:rPr>
          <w:color w:val="000000"/>
          <w:lang w:eastAsia="ja-JP"/>
        </w:rPr>
        <w:t xml:space="preserve"> </w:t>
      </w:r>
      <w:proofErr w:type="spellStart"/>
      <w:r w:rsidRPr="00C5041B">
        <w:rPr>
          <w:color w:val="000000"/>
          <w:lang w:eastAsia="ja-JP"/>
        </w:rPr>
        <w:t>Otoritas</w:t>
      </w:r>
      <w:proofErr w:type="spellEnd"/>
      <w:r w:rsidRPr="00C5041B">
        <w:rPr>
          <w:color w:val="000000"/>
          <w:lang w:eastAsia="ja-JP"/>
        </w:rPr>
        <w:t xml:space="preserve"> </w:t>
      </w:r>
      <w:proofErr w:type="spellStart"/>
      <w:r w:rsidRPr="00C5041B">
        <w:rPr>
          <w:color w:val="000000"/>
          <w:lang w:eastAsia="ja-JP"/>
        </w:rPr>
        <w:t>Jasa</w:t>
      </w:r>
      <w:proofErr w:type="spellEnd"/>
      <w:r w:rsidRPr="00C5041B">
        <w:rPr>
          <w:color w:val="000000"/>
          <w:lang w:eastAsia="ja-JP"/>
        </w:rPr>
        <w:t xml:space="preserve"> </w:t>
      </w:r>
      <w:proofErr w:type="spellStart"/>
      <w:r w:rsidRPr="00C5041B">
        <w:rPr>
          <w:color w:val="000000"/>
          <w:lang w:eastAsia="ja-JP"/>
        </w:rPr>
        <w:t>Keuangan</w:t>
      </w:r>
      <w:proofErr w:type="spellEnd"/>
      <w:r w:rsidRPr="00C5041B">
        <w:rPr>
          <w:color w:val="000000"/>
          <w:lang w:eastAsia="ja-JP"/>
        </w:rPr>
        <w:t xml:space="preserve"> </w:t>
      </w:r>
      <w:proofErr w:type="spellStart"/>
      <w:r w:rsidRPr="00C5041B">
        <w:rPr>
          <w:color w:val="000000"/>
          <w:lang w:eastAsia="ja-JP"/>
        </w:rPr>
        <w:t>Nomor</w:t>
      </w:r>
      <w:proofErr w:type="spellEnd"/>
      <w:r w:rsidRPr="00C5041B">
        <w:rPr>
          <w:color w:val="000000"/>
          <w:lang w:eastAsia="ja-JP"/>
        </w:rPr>
        <w:t xml:space="preserve"> 29/POJK.04/2016. </w:t>
      </w:r>
      <w:proofErr w:type="spellStart"/>
      <w:r w:rsidRPr="00C5041B">
        <w:rPr>
          <w:i/>
          <w:color w:val="000000"/>
          <w:lang w:eastAsia="ja-JP"/>
        </w:rPr>
        <w:t>Tentang</w:t>
      </w:r>
      <w:proofErr w:type="spellEnd"/>
      <w:r w:rsidRPr="00C5041B">
        <w:rPr>
          <w:i/>
          <w:color w:val="000000"/>
          <w:lang w:eastAsia="ja-JP"/>
        </w:rPr>
        <w:t xml:space="preserve"> </w:t>
      </w:r>
      <w:proofErr w:type="spellStart"/>
      <w:r w:rsidRPr="00C5041B">
        <w:rPr>
          <w:i/>
          <w:color w:val="000000"/>
          <w:lang w:eastAsia="ja-JP"/>
        </w:rPr>
        <w:t>Laporan</w:t>
      </w:r>
      <w:proofErr w:type="spellEnd"/>
      <w:r w:rsidRPr="00C5041B">
        <w:rPr>
          <w:i/>
          <w:color w:val="000000"/>
          <w:lang w:eastAsia="ja-JP"/>
        </w:rPr>
        <w:t xml:space="preserve"> </w:t>
      </w:r>
      <w:proofErr w:type="spellStart"/>
      <w:r w:rsidRPr="00C5041B">
        <w:rPr>
          <w:i/>
          <w:color w:val="000000"/>
          <w:lang w:eastAsia="ja-JP"/>
        </w:rPr>
        <w:t>Tahunan</w:t>
      </w:r>
      <w:proofErr w:type="spellEnd"/>
      <w:r w:rsidRPr="00C5041B">
        <w:rPr>
          <w:i/>
          <w:color w:val="000000"/>
          <w:lang w:eastAsia="ja-JP"/>
        </w:rPr>
        <w:t xml:space="preserve"> </w:t>
      </w:r>
      <w:proofErr w:type="spellStart"/>
      <w:r w:rsidRPr="00C5041B">
        <w:rPr>
          <w:i/>
          <w:color w:val="000000"/>
          <w:lang w:eastAsia="ja-JP"/>
        </w:rPr>
        <w:t>Emiten</w:t>
      </w:r>
      <w:proofErr w:type="spellEnd"/>
      <w:r w:rsidRPr="00C5041B">
        <w:rPr>
          <w:i/>
          <w:color w:val="000000"/>
          <w:lang w:eastAsia="ja-JP"/>
        </w:rPr>
        <w:t xml:space="preserve"> </w:t>
      </w:r>
      <w:proofErr w:type="spellStart"/>
      <w:r w:rsidRPr="00C5041B">
        <w:rPr>
          <w:i/>
          <w:color w:val="000000"/>
          <w:lang w:eastAsia="ja-JP"/>
        </w:rPr>
        <w:t>atau</w:t>
      </w:r>
      <w:proofErr w:type="spellEnd"/>
      <w:r w:rsidRPr="00C5041B">
        <w:rPr>
          <w:i/>
          <w:color w:val="000000"/>
          <w:lang w:eastAsia="ja-JP"/>
        </w:rPr>
        <w:t xml:space="preserve"> Perusahaan </w:t>
      </w:r>
      <w:proofErr w:type="spellStart"/>
      <w:r w:rsidRPr="00C5041B">
        <w:rPr>
          <w:i/>
          <w:color w:val="000000"/>
          <w:lang w:eastAsia="ja-JP"/>
        </w:rPr>
        <w:t>Publik</w:t>
      </w:r>
      <w:proofErr w:type="spellEnd"/>
      <w:r w:rsidRPr="00C5041B">
        <w:rPr>
          <w:i/>
          <w:color w:val="000000"/>
          <w:lang w:eastAsia="ja-JP"/>
        </w:rPr>
        <w:t>.</w:t>
      </w:r>
      <w:r w:rsidRPr="00C5041B">
        <w:rPr>
          <w:color w:val="000000"/>
          <w:lang w:eastAsia="ja-JP"/>
        </w:rPr>
        <w:t xml:space="preserve"> </w:t>
      </w:r>
      <w:r w:rsidRPr="00C5041B">
        <w:rPr>
          <w:rFonts w:eastAsia="Times New Roman"/>
          <w:lang w:eastAsia="id-ID"/>
        </w:rPr>
        <w:t xml:space="preserve">www.ojk.go.id/regulasi/peraturan-ojk/POJK-Nomor29.POJK.04.2016/. </w:t>
      </w:r>
      <w:proofErr w:type="spellStart"/>
      <w:r w:rsidRPr="00C5041B">
        <w:rPr>
          <w:rFonts w:eastAsia="Times New Roman"/>
          <w:lang w:eastAsia="id-ID"/>
        </w:rPr>
        <w:t>Diakses</w:t>
      </w:r>
      <w:proofErr w:type="spellEnd"/>
      <w:r w:rsidRPr="00C5041B">
        <w:rPr>
          <w:rFonts w:eastAsia="Times New Roman"/>
          <w:lang w:eastAsia="id-ID"/>
        </w:rPr>
        <w:t xml:space="preserve"> </w:t>
      </w:r>
      <w:proofErr w:type="spellStart"/>
      <w:r w:rsidRPr="00C5041B">
        <w:rPr>
          <w:rFonts w:eastAsia="Times New Roman"/>
          <w:lang w:eastAsia="id-ID"/>
        </w:rPr>
        <w:t>pada</w:t>
      </w:r>
      <w:proofErr w:type="spellEnd"/>
      <w:r w:rsidRPr="00C5041B">
        <w:rPr>
          <w:rFonts w:eastAsia="Times New Roman"/>
          <w:lang w:eastAsia="id-ID"/>
        </w:rPr>
        <w:t xml:space="preserve"> 8 </w:t>
      </w:r>
      <w:proofErr w:type="spellStart"/>
      <w:r w:rsidRPr="00C5041B">
        <w:rPr>
          <w:rFonts w:eastAsia="Times New Roman"/>
          <w:lang w:eastAsia="id-ID"/>
        </w:rPr>
        <w:t>Januari</w:t>
      </w:r>
      <w:proofErr w:type="spellEnd"/>
      <w:r w:rsidRPr="00C5041B">
        <w:rPr>
          <w:rFonts w:eastAsia="Times New Roman"/>
          <w:lang w:eastAsia="id-ID"/>
        </w:rPr>
        <w:t xml:space="preserve"> 2019</w:t>
      </w:r>
    </w:p>
    <w:p w14:paraId="3D165B8A" w14:textId="77777777" w:rsidR="00AF5FB3" w:rsidRPr="00C5041B" w:rsidRDefault="00AF5FB3" w:rsidP="00AF5FB3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noProof/>
        </w:rPr>
      </w:pPr>
    </w:p>
    <w:p w14:paraId="1DC297F3" w14:textId="77777777" w:rsidR="00AF5FB3" w:rsidRPr="00C5041B" w:rsidRDefault="00AF5FB3" w:rsidP="00AF5FB3">
      <w:pPr>
        <w:ind w:left="720" w:hanging="720"/>
        <w:contextualSpacing/>
        <w:jc w:val="both"/>
        <w:rPr>
          <w:rFonts w:eastAsia="Times New Roman"/>
          <w:lang w:val="id-ID" w:eastAsia="id-ID"/>
        </w:rPr>
      </w:pPr>
      <w:proofErr w:type="spellStart"/>
      <w:r w:rsidRPr="00C5041B">
        <w:rPr>
          <w:rFonts w:eastAsia="Times New Roman"/>
          <w:lang w:eastAsia="id-ID"/>
        </w:rPr>
        <w:t>Peraturan</w:t>
      </w:r>
      <w:proofErr w:type="spellEnd"/>
      <w:r w:rsidRPr="00C5041B">
        <w:rPr>
          <w:rFonts w:eastAsia="Times New Roman"/>
          <w:lang w:eastAsia="id-ID"/>
        </w:rPr>
        <w:t xml:space="preserve"> </w:t>
      </w:r>
      <w:proofErr w:type="spellStart"/>
      <w:r w:rsidRPr="00C5041B">
        <w:rPr>
          <w:rFonts w:eastAsia="Times New Roman"/>
          <w:lang w:eastAsia="id-ID"/>
        </w:rPr>
        <w:t>Otoritas</w:t>
      </w:r>
      <w:proofErr w:type="spellEnd"/>
      <w:r w:rsidRPr="00C5041B">
        <w:rPr>
          <w:rFonts w:eastAsia="Times New Roman"/>
          <w:lang w:eastAsia="id-ID"/>
        </w:rPr>
        <w:t xml:space="preserve"> </w:t>
      </w:r>
      <w:proofErr w:type="spellStart"/>
      <w:r w:rsidRPr="00C5041B">
        <w:rPr>
          <w:rFonts w:eastAsia="Times New Roman"/>
          <w:lang w:eastAsia="id-ID"/>
        </w:rPr>
        <w:t>Jasa</w:t>
      </w:r>
      <w:proofErr w:type="spellEnd"/>
      <w:r w:rsidRPr="00C5041B">
        <w:rPr>
          <w:rFonts w:eastAsia="Times New Roman"/>
          <w:lang w:eastAsia="id-ID"/>
        </w:rPr>
        <w:t xml:space="preserve"> </w:t>
      </w:r>
      <w:proofErr w:type="spellStart"/>
      <w:r w:rsidRPr="00C5041B">
        <w:rPr>
          <w:rFonts w:eastAsia="Times New Roman"/>
          <w:lang w:eastAsia="id-ID"/>
        </w:rPr>
        <w:t>Keuangan</w:t>
      </w:r>
      <w:proofErr w:type="spellEnd"/>
      <w:r w:rsidRPr="00C5041B">
        <w:rPr>
          <w:rFonts w:eastAsia="Times New Roman"/>
          <w:lang w:eastAsia="id-ID"/>
        </w:rPr>
        <w:t xml:space="preserve"> </w:t>
      </w:r>
      <w:proofErr w:type="spellStart"/>
      <w:r w:rsidRPr="00C5041B">
        <w:rPr>
          <w:rFonts w:eastAsia="Times New Roman"/>
          <w:lang w:eastAsia="id-ID"/>
        </w:rPr>
        <w:t>Nomor</w:t>
      </w:r>
      <w:proofErr w:type="spellEnd"/>
      <w:r w:rsidRPr="00C5041B">
        <w:rPr>
          <w:rFonts w:eastAsia="Times New Roman"/>
          <w:lang w:eastAsia="id-ID"/>
        </w:rPr>
        <w:t xml:space="preserve"> 55/POJK.04/2015. </w:t>
      </w:r>
      <w:proofErr w:type="spellStart"/>
      <w:r w:rsidRPr="00C5041B">
        <w:rPr>
          <w:rFonts w:eastAsia="Times New Roman"/>
          <w:lang w:eastAsia="id-ID"/>
        </w:rPr>
        <w:t>Tentang</w:t>
      </w:r>
      <w:proofErr w:type="spellEnd"/>
      <w:r w:rsidRPr="00C5041B">
        <w:rPr>
          <w:rFonts w:eastAsia="Times New Roman"/>
          <w:lang w:eastAsia="id-ID"/>
        </w:rPr>
        <w:t xml:space="preserve"> </w:t>
      </w:r>
      <w:proofErr w:type="spellStart"/>
      <w:r w:rsidRPr="00C5041B">
        <w:rPr>
          <w:rFonts w:eastAsia="Times New Roman"/>
          <w:lang w:eastAsia="id-ID"/>
        </w:rPr>
        <w:t>Pembentukan</w:t>
      </w:r>
      <w:proofErr w:type="spellEnd"/>
      <w:r w:rsidRPr="00C5041B">
        <w:rPr>
          <w:rFonts w:eastAsia="Times New Roman"/>
          <w:lang w:eastAsia="id-ID"/>
        </w:rPr>
        <w:t xml:space="preserve"> </w:t>
      </w:r>
      <w:proofErr w:type="spellStart"/>
      <w:r w:rsidRPr="00C5041B">
        <w:rPr>
          <w:rFonts w:eastAsia="Times New Roman"/>
          <w:lang w:eastAsia="id-ID"/>
        </w:rPr>
        <w:t>dan</w:t>
      </w:r>
      <w:proofErr w:type="spellEnd"/>
      <w:r w:rsidRPr="00C5041B">
        <w:rPr>
          <w:rFonts w:eastAsia="Times New Roman"/>
          <w:lang w:eastAsia="id-ID"/>
        </w:rPr>
        <w:t xml:space="preserve"> </w:t>
      </w:r>
      <w:proofErr w:type="spellStart"/>
      <w:r w:rsidRPr="00C5041B">
        <w:rPr>
          <w:rFonts w:eastAsia="Times New Roman"/>
          <w:lang w:eastAsia="id-ID"/>
        </w:rPr>
        <w:t>Pedoman</w:t>
      </w:r>
      <w:proofErr w:type="spellEnd"/>
      <w:r w:rsidRPr="00C5041B">
        <w:rPr>
          <w:rFonts w:eastAsia="Times New Roman"/>
          <w:lang w:eastAsia="id-ID"/>
        </w:rPr>
        <w:t xml:space="preserve"> </w:t>
      </w:r>
      <w:proofErr w:type="spellStart"/>
      <w:r w:rsidRPr="00C5041B">
        <w:rPr>
          <w:rFonts w:eastAsia="Times New Roman"/>
          <w:lang w:eastAsia="id-ID"/>
        </w:rPr>
        <w:t>Pelaksanaan</w:t>
      </w:r>
      <w:proofErr w:type="spellEnd"/>
      <w:r w:rsidRPr="00C5041B">
        <w:rPr>
          <w:rFonts w:eastAsia="Times New Roman"/>
          <w:lang w:eastAsia="id-ID"/>
        </w:rPr>
        <w:t xml:space="preserve"> </w:t>
      </w:r>
      <w:proofErr w:type="spellStart"/>
      <w:r w:rsidRPr="00C5041B">
        <w:rPr>
          <w:rFonts w:eastAsia="Times New Roman"/>
          <w:lang w:eastAsia="id-ID"/>
        </w:rPr>
        <w:t>Kerja</w:t>
      </w:r>
      <w:proofErr w:type="spellEnd"/>
      <w:r w:rsidRPr="00C5041B">
        <w:rPr>
          <w:rFonts w:eastAsia="Times New Roman"/>
          <w:lang w:eastAsia="id-ID"/>
        </w:rPr>
        <w:t xml:space="preserve"> </w:t>
      </w:r>
      <w:proofErr w:type="spellStart"/>
      <w:r w:rsidRPr="00C5041B">
        <w:rPr>
          <w:rFonts w:eastAsia="Times New Roman"/>
          <w:lang w:eastAsia="id-ID"/>
        </w:rPr>
        <w:t>Komite</w:t>
      </w:r>
      <w:proofErr w:type="spellEnd"/>
      <w:r w:rsidRPr="00C5041B">
        <w:rPr>
          <w:rFonts w:eastAsia="Times New Roman"/>
          <w:lang w:eastAsia="id-ID"/>
        </w:rPr>
        <w:t xml:space="preserve"> Audit. www.ojk.go.id/regulasi/peraturan-ojk/POJK-Nomor55.POJK.04.2015/. </w:t>
      </w:r>
      <w:proofErr w:type="spellStart"/>
      <w:r w:rsidRPr="00C5041B">
        <w:rPr>
          <w:rFonts w:eastAsia="Times New Roman"/>
          <w:lang w:eastAsia="id-ID"/>
        </w:rPr>
        <w:t>Diakses</w:t>
      </w:r>
      <w:proofErr w:type="spellEnd"/>
      <w:r w:rsidRPr="00C5041B">
        <w:rPr>
          <w:rFonts w:eastAsia="Times New Roman"/>
          <w:lang w:eastAsia="id-ID"/>
        </w:rPr>
        <w:t xml:space="preserve"> </w:t>
      </w:r>
      <w:proofErr w:type="spellStart"/>
      <w:r w:rsidRPr="00C5041B">
        <w:rPr>
          <w:rFonts w:eastAsia="Times New Roman"/>
          <w:lang w:eastAsia="id-ID"/>
        </w:rPr>
        <w:t>pada</w:t>
      </w:r>
      <w:proofErr w:type="spellEnd"/>
      <w:r w:rsidRPr="00C5041B">
        <w:rPr>
          <w:rFonts w:eastAsia="Times New Roman"/>
          <w:lang w:eastAsia="id-ID"/>
        </w:rPr>
        <w:t xml:space="preserve"> 13 </w:t>
      </w:r>
      <w:proofErr w:type="spellStart"/>
      <w:r w:rsidRPr="00C5041B">
        <w:rPr>
          <w:rFonts w:eastAsia="Times New Roman"/>
          <w:lang w:eastAsia="id-ID"/>
        </w:rPr>
        <w:t>Desember</w:t>
      </w:r>
      <w:proofErr w:type="spellEnd"/>
      <w:r w:rsidRPr="00C5041B">
        <w:rPr>
          <w:rFonts w:eastAsia="Times New Roman"/>
          <w:lang w:eastAsia="id-ID"/>
        </w:rPr>
        <w:t xml:space="preserve"> 2018.</w:t>
      </w:r>
    </w:p>
    <w:p w14:paraId="4D4BFE72" w14:textId="77777777" w:rsidR="00AF5FB3" w:rsidRPr="00C5041B" w:rsidRDefault="00AF5FB3" w:rsidP="00AF5FB3">
      <w:pPr>
        <w:spacing w:line="480" w:lineRule="auto"/>
        <w:ind w:left="720" w:hanging="720"/>
        <w:contextualSpacing/>
        <w:jc w:val="both"/>
        <w:rPr>
          <w:rFonts w:eastAsia="Times New Roman"/>
          <w:lang w:val="id-ID" w:eastAsia="id-ID"/>
        </w:rPr>
      </w:pPr>
    </w:p>
    <w:p w14:paraId="776D4BF4" w14:textId="77777777" w:rsidR="00AF5FB3" w:rsidRPr="00C5041B" w:rsidRDefault="00AF5FB3" w:rsidP="00AF5FB3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</w:rPr>
      </w:pPr>
      <w:r w:rsidRPr="00C5041B">
        <w:rPr>
          <w:noProof/>
        </w:rPr>
        <w:t>Pourali</w:t>
      </w:r>
      <w:r w:rsidRPr="00C5041B">
        <w:rPr>
          <w:i/>
          <w:noProof/>
        </w:rPr>
        <w:t xml:space="preserve"> et al</w:t>
      </w:r>
      <w:r w:rsidRPr="00C5041B">
        <w:rPr>
          <w:noProof/>
        </w:rPr>
        <w:t xml:space="preserve">. (2013). </w:t>
      </w:r>
      <w:r w:rsidRPr="00C5041B">
        <w:rPr>
          <w:i/>
          <w:noProof/>
        </w:rPr>
        <w:t>Investigation of Effective Factors in Audit Delay : Evidence from Tehran Stock Exchange</w:t>
      </w:r>
      <w:r w:rsidRPr="00C5041B">
        <w:rPr>
          <w:noProof/>
        </w:rPr>
        <w:t xml:space="preserve"> ( TSE ), </w:t>
      </w:r>
      <w:r w:rsidRPr="00C5041B">
        <w:rPr>
          <w:i/>
          <w:iCs/>
          <w:noProof/>
        </w:rPr>
        <w:t>5</w:t>
      </w:r>
      <w:r w:rsidRPr="00C5041B">
        <w:rPr>
          <w:noProof/>
        </w:rPr>
        <w:t>(2), 405–410.</w:t>
      </w:r>
    </w:p>
    <w:p w14:paraId="3707C91A" w14:textId="77777777" w:rsidR="00AF5FB3" w:rsidRPr="00C5041B" w:rsidRDefault="00AF5FB3" w:rsidP="00AF5FB3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noProof/>
        </w:rPr>
      </w:pPr>
    </w:p>
    <w:p w14:paraId="40BAAEDB" w14:textId="77777777" w:rsidR="00AF5FB3" w:rsidRPr="00C5041B" w:rsidRDefault="00AF5FB3" w:rsidP="00AF5FB3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</w:rPr>
      </w:pPr>
      <w:r w:rsidRPr="00C5041B">
        <w:rPr>
          <w:noProof/>
        </w:rPr>
        <w:t xml:space="preserve">Prabasari, I. G. A. A. R., dan Merkusiwati, N. K. L. A. (2017). </w:t>
      </w:r>
      <w:r w:rsidRPr="00C5041B">
        <w:rPr>
          <w:i/>
          <w:noProof/>
        </w:rPr>
        <w:t>Pengaruh Profitabilitas, Ukuran Perusahaan, dan Komite Audit pada Audit Delay yang Dimoderasi oleh Reputasi KAP</w:t>
      </w:r>
      <w:r w:rsidRPr="00C5041B">
        <w:rPr>
          <w:noProof/>
        </w:rPr>
        <w:t xml:space="preserve">. </w:t>
      </w:r>
      <w:r w:rsidRPr="00C5041B">
        <w:rPr>
          <w:iCs/>
          <w:noProof/>
        </w:rPr>
        <w:t>Jurnal Akuntansi Universitas Udayana</w:t>
      </w:r>
      <w:r w:rsidRPr="00C5041B">
        <w:rPr>
          <w:i/>
          <w:iCs/>
          <w:noProof/>
        </w:rPr>
        <w:t>, ISSN: 2302-8556</w:t>
      </w:r>
      <w:r w:rsidRPr="00C5041B">
        <w:rPr>
          <w:noProof/>
        </w:rPr>
        <w:t xml:space="preserve">, </w:t>
      </w:r>
      <w:r w:rsidRPr="00C5041B">
        <w:rPr>
          <w:i/>
          <w:iCs/>
          <w:noProof/>
        </w:rPr>
        <w:t>20</w:t>
      </w:r>
      <w:r w:rsidRPr="00C5041B">
        <w:rPr>
          <w:noProof/>
        </w:rPr>
        <w:t>(2), 1704–1733.</w:t>
      </w:r>
    </w:p>
    <w:p w14:paraId="54D2DB2D" w14:textId="77777777" w:rsidR="00AF5FB3" w:rsidRPr="00C5041B" w:rsidRDefault="00AF5FB3" w:rsidP="00AF5FB3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noProof/>
        </w:rPr>
      </w:pPr>
    </w:p>
    <w:p w14:paraId="382F4276" w14:textId="77777777" w:rsidR="00AF5FB3" w:rsidRPr="00C5041B" w:rsidRDefault="00AF5FB3" w:rsidP="00AF5FB3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</w:rPr>
      </w:pPr>
      <w:r w:rsidRPr="00C5041B">
        <w:rPr>
          <w:noProof/>
        </w:rPr>
        <w:t xml:space="preserve">Prameswari, A. S., dan Yustrianthe, R. H. (2015). </w:t>
      </w:r>
      <w:r w:rsidRPr="00C5041B">
        <w:rPr>
          <w:i/>
          <w:noProof/>
        </w:rPr>
        <w:t>Analisis Faktor – Faktor yang Memengaruhi Audit Delay (Studi Empiris pada Perusahaan Manufaktur yang Terdaftar di Bursa Efek Indonesia)</w:t>
      </w:r>
      <w:r w:rsidRPr="00C5041B">
        <w:rPr>
          <w:noProof/>
        </w:rPr>
        <w:t xml:space="preserve">. </w:t>
      </w:r>
      <w:r w:rsidRPr="00C5041B">
        <w:rPr>
          <w:iCs/>
          <w:noProof/>
        </w:rPr>
        <w:t>Jurnal Akuntansi</w:t>
      </w:r>
      <w:r w:rsidRPr="00C5041B">
        <w:rPr>
          <w:noProof/>
        </w:rPr>
        <w:t xml:space="preserve">, </w:t>
      </w:r>
      <w:r w:rsidRPr="00C5041B">
        <w:rPr>
          <w:i/>
          <w:iCs/>
          <w:noProof/>
        </w:rPr>
        <w:t>XIX</w:t>
      </w:r>
      <w:r w:rsidRPr="00C5041B">
        <w:rPr>
          <w:noProof/>
        </w:rPr>
        <w:t>(01), 50–67.</w:t>
      </w:r>
    </w:p>
    <w:p w14:paraId="08157F0A" w14:textId="77777777" w:rsidR="00AF5FB3" w:rsidRPr="00C5041B" w:rsidRDefault="00AF5FB3" w:rsidP="00AF5FB3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noProof/>
        </w:rPr>
      </w:pPr>
    </w:p>
    <w:p w14:paraId="3BB751C3" w14:textId="77777777" w:rsidR="00AF5FB3" w:rsidRPr="00C5041B" w:rsidRDefault="00AF5FB3" w:rsidP="00AF5FB3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</w:rPr>
      </w:pPr>
      <w:r w:rsidRPr="00C5041B">
        <w:rPr>
          <w:noProof/>
        </w:rPr>
        <w:t xml:space="preserve">Puspitasari, K. D., dan Latrini, M. Y. (2014). </w:t>
      </w:r>
      <w:r w:rsidRPr="00C5041B">
        <w:rPr>
          <w:i/>
          <w:noProof/>
        </w:rPr>
        <w:t>Pengaruh Ukuran Perusahaan, Anak Perusahaan, Leverage, dan Ukuran KAP terhadap Audit Delay</w:t>
      </w:r>
      <w:r w:rsidRPr="00C5041B">
        <w:rPr>
          <w:noProof/>
        </w:rPr>
        <w:t xml:space="preserve">. </w:t>
      </w:r>
      <w:r w:rsidRPr="00C5041B">
        <w:rPr>
          <w:iCs/>
          <w:noProof/>
        </w:rPr>
        <w:t>Jurnal Akuntansi Universitas Udayana</w:t>
      </w:r>
      <w:r w:rsidRPr="00C5041B">
        <w:rPr>
          <w:i/>
          <w:iCs/>
          <w:noProof/>
        </w:rPr>
        <w:t>, ISSN: 2302-8556</w:t>
      </w:r>
      <w:r w:rsidRPr="00C5041B">
        <w:rPr>
          <w:noProof/>
        </w:rPr>
        <w:t xml:space="preserve">, </w:t>
      </w:r>
      <w:r w:rsidRPr="00C5041B">
        <w:rPr>
          <w:i/>
          <w:iCs/>
          <w:noProof/>
        </w:rPr>
        <w:t>2</w:t>
      </w:r>
      <w:r w:rsidRPr="00C5041B">
        <w:rPr>
          <w:noProof/>
        </w:rPr>
        <w:t>, 283–299. https://doi.org/ISSN: 2302-8556</w:t>
      </w:r>
    </w:p>
    <w:p w14:paraId="02C88959" w14:textId="77777777" w:rsidR="00AF5FB3" w:rsidRPr="00C5041B" w:rsidRDefault="00AF5FB3" w:rsidP="00AF5FB3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noProof/>
        </w:rPr>
      </w:pPr>
    </w:p>
    <w:p w14:paraId="6249D733" w14:textId="77777777" w:rsidR="00AF5FB3" w:rsidRPr="00C5041B" w:rsidRDefault="00AF5FB3" w:rsidP="00AF5FB3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</w:rPr>
      </w:pPr>
      <w:r w:rsidRPr="00C5041B">
        <w:rPr>
          <w:noProof/>
        </w:rPr>
        <w:t xml:space="preserve">Ratnasari, S. N., dan Yennisa. (2017). </w:t>
      </w:r>
      <w:r w:rsidRPr="00C5041B">
        <w:rPr>
          <w:i/>
          <w:noProof/>
        </w:rPr>
        <w:t>Pengaruh Ukuran Perusahaan, Ukuran KAP, dan Auditor Internal terhadap Audit Delay</w:t>
      </w:r>
      <w:r w:rsidRPr="00C5041B">
        <w:rPr>
          <w:noProof/>
        </w:rPr>
        <w:t xml:space="preserve">. </w:t>
      </w:r>
      <w:r w:rsidRPr="00C5041B">
        <w:rPr>
          <w:iCs/>
          <w:noProof/>
        </w:rPr>
        <w:t>Jurnal Akuntansi</w:t>
      </w:r>
      <w:r w:rsidRPr="00C5041B">
        <w:rPr>
          <w:noProof/>
        </w:rPr>
        <w:t xml:space="preserve">, </w:t>
      </w:r>
      <w:r w:rsidRPr="00C5041B">
        <w:rPr>
          <w:i/>
          <w:iCs/>
          <w:noProof/>
        </w:rPr>
        <w:t>5</w:t>
      </w:r>
      <w:r w:rsidRPr="00C5041B">
        <w:rPr>
          <w:noProof/>
        </w:rPr>
        <w:t>(2), 159–166. https://doi.org/10.24964/ja.v5i2.286</w:t>
      </w:r>
    </w:p>
    <w:p w14:paraId="45D19E64" w14:textId="77777777" w:rsidR="00AF5FB3" w:rsidRPr="00C5041B" w:rsidRDefault="00AF5FB3" w:rsidP="00AF5FB3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noProof/>
        </w:rPr>
      </w:pPr>
    </w:p>
    <w:p w14:paraId="15B62B29" w14:textId="77777777" w:rsidR="00AF5FB3" w:rsidRPr="00C5041B" w:rsidRDefault="00AF5FB3" w:rsidP="00AF5FB3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</w:rPr>
      </w:pPr>
      <w:r w:rsidRPr="00C5041B">
        <w:rPr>
          <w:noProof/>
        </w:rPr>
        <w:t xml:space="preserve">Saemargani, F. I., dan Mustikawati, I. (2015). </w:t>
      </w:r>
      <w:r w:rsidRPr="00C5041B">
        <w:rPr>
          <w:i/>
          <w:noProof/>
        </w:rPr>
        <w:t>Pengaruh Ukuran Perusahaan, Umur Perusahaan, Profitabilitas, Solvabilitas, Ukuran KAP, dan Opini Auditor terhadap Audit Delay.</w:t>
      </w:r>
      <w:r w:rsidRPr="00C5041B">
        <w:rPr>
          <w:noProof/>
        </w:rPr>
        <w:t xml:space="preserve"> </w:t>
      </w:r>
      <w:r w:rsidRPr="00C5041B">
        <w:rPr>
          <w:iCs/>
          <w:noProof/>
        </w:rPr>
        <w:t>Jurnal Nominal</w:t>
      </w:r>
      <w:r w:rsidRPr="00C5041B">
        <w:rPr>
          <w:noProof/>
        </w:rPr>
        <w:t xml:space="preserve">, </w:t>
      </w:r>
      <w:r w:rsidRPr="00C5041B">
        <w:rPr>
          <w:i/>
          <w:iCs/>
          <w:noProof/>
        </w:rPr>
        <w:t>IV</w:t>
      </w:r>
      <w:r w:rsidRPr="00C5041B">
        <w:rPr>
          <w:noProof/>
        </w:rPr>
        <w:t>(2), 1–15. https://doi.org/http://dx.doi.org/10.21831/nominal.v4i2.7996</w:t>
      </w:r>
    </w:p>
    <w:p w14:paraId="08A28CA7" w14:textId="77777777" w:rsidR="00AF5FB3" w:rsidRPr="00C5041B" w:rsidRDefault="00AF5FB3" w:rsidP="00AF5FB3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noProof/>
        </w:rPr>
      </w:pPr>
    </w:p>
    <w:p w14:paraId="5EFAA474" w14:textId="77777777" w:rsidR="00AF5FB3" w:rsidRPr="00C5041B" w:rsidRDefault="00AF5FB3" w:rsidP="00AF5FB3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</w:rPr>
      </w:pPr>
      <w:r w:rsidRPr="00C5041B">
        <w:rPr>
          <w:noProof/>
        </w:rPr>
        <w:t xml:space="preserve">Tyler, T. R. (1990). </w:t>
      </w:r>
      <w:r w:rsidRPr="00C5041B">
        <w:rPr>
          <w:i/>
          <w:iCs/>
          <w:noProof/>
        </w:rPr>
        <w:t>Why People Obey the Law</w:t>
      </w:r>
      <w:r w:rsidRPr="00C5041B">
        <w:rPr>
          <w:noProof/>
        </w:rPr>
        <w:t>. USA: BookCrafters.</w:t>
      </w:r>
    </w:p>
    <w:p w14:paraId="5083E269" w14:textId="77777777" w:rsidR="00AF5FB3" w:rsidRPr="00C5041B" w:rsidRDefault="00AF5FB3" w:rsidP="00AF5FB3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noProof/>
        </w:rPr>
      </w:pPr>
    </w:p>
    <w:p w14:paraId="6E91C20A" w14:textId="77777777" w:rsidR="00AF5FB3" w:rsidRPr="00C5041B" w:rsidRDefault="00AF5FB3" w:rsidP="00AF5FB3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</w:rPr>
      </w:pPr>
      <w:r w:rsidRPr="00C5041B">
        <w:rPr>
          <w:noProof/>
        </w:rPr>
        <w:t xml:space="preserve">Ulfa, R., dan Primasari, N. H. (2017). </w:t>
      </w:r>
      <w:r w:rsidRPr="00C5041B">
        <w:rPr>
          <w:i/>
          <w:noProof/>
        </w:rPr>
        <w:t>Pengaruh Laba Akuntansi, Opini Audit, Solvabilitas, dan Ukuran Perusahaan terhadap Audit Delay</w:t>
      </w:r>
      <w:r w:rsidRPr="00C5041B">
        <w:rPr>
          <w:noProof/>
        </w:rPr>
        <w:t xml:space="preserve">. </w:t>
      </w:r>
      <w:r w:rsidRPr="00C5041B">
        <w:rPr>
          <w:iCs/>
          <w:noProof/>
        </w:rPr>
        <w:t>Jurnal Akuntansi Dan Keuangan</w:t>
      </w:r>
      <w:r w:rsidRPr="00C5041B">
        <w:rPr>
          <w:noProof/>
        </w:rPr>
        <w:t xml:space="preserve">, </w:t>
      </w:r>
      <w:r w:rsidRPr="00C5041B">
        <w:rPr>
          <w:i/>
          <w:iCs/>
          <w:noProof/>
        </w:rPr>
        <w:t>6</w:t>
      </w:r>
      <w:r w:rsidRPr="00C5041B">
        <w:rPr>
          <w:noProof/>
        </w:rPr>
        <w:t>(2). https://doi.org/ISSN: 2252 7141</w:t>
      </w:r>
    </w:p>
    <w:p w14:paraId="68CDE90D" w14:textId="77777777" w:rsidR="00AF5FB3" w:rsidRPr="00C5041B" w:rsidRDefault="00AF5FB3" w:rsidP="00AF5FB3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noProof/>
        </w:rPr>
      </w:pPr>
    </w:p>
    <w:p w14:paraId="3E727575" w14:textId="77777777" w:rsidR="00AF5FB3" w:rsidRPr="00C5041B" w:rsidRDefault="00AF5FB3" w:rsidP="00AF5FB3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</w:rPr>
      </w:pPr>
      <w:r w:rsidRPr="00C5041B">
        <w:rPr>
          <w:noProof/>
        </w:rPr>
        <w:t xml:space="preserve">Widyastuti, M. T., dan Astika, I. B. P. (2017). </w:t>
      </w:r>
      <w:r w:rsidRPr="00C5041B">
        <w:rPr>
          <w:i/>
          <w:noProof/>
        </w:rPr>
        <w:t>Pengaruh Ukuran Perusahaan, Kompleksitas Operasi Perusahaan, dan Jenis Industri terhadap Audit Delay</w:t>
      </w:r>
      <w:r w:rsidRPr="00C5041B">
        <w:rPr>
          <w:noProof/>
        </w:rPr>
        <w:t xml:space="preserve">. </w:t>
      </w:r>
      <w:r w:rsidRPr="00C5041B">
        <w:rPr>
          <w:iCs/>
          <w:noProof/>
        </w:rPr>
        <w:t>Jurnal Akuntansi Universitas Udayana</w:t>
      </w:r>
      <w:r w:rsidRPr="00C5041B">
        <w:rPr>
          <w:i/>
          <w:iCs/>
          <w:noProof/>
        </w:rPr>
        <w:t>, ISSN: 2302-8556</w:t>
      </w:r>
      <w:r w:rsidRPr="00C5041B">
        <w:rPr>
          <w:noProof/>
        </w:rPr>
        <w:t xml:space="preserve">, </w:t>
      </w:r>
      <w:r w:rsidRPr="00C5041B">
        <w:rPr>
          <w:i/>
          <w:iCs/>
          <w:noProof/>
        </w:rPr>
        <w:t>18</w:t>
      </w:r>
      <w:r w:rsidRPr="00C5041B">
        <w:rPr>
          <w:noProof/>
        </w:rPr>
        <w:t>, 1082–1111.</w:t>
      </w:r>
    </w:p>
    <w:p w14:paraId="4810EC42" w14:textId="77777777" w:rsidR="00AF5FB3" w:rsidRPr="00C5041B" w:rsidRDefault="00AF5FB3" w:rsidP="00AF5FB3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noProof/>
        </w:rPr>
      </w:pPr>
    </w:p>
    <w:p w14:paraId="4C448940" w14:textId="77777777" w:rsidR="00AF5FB3" w:rsidRPr="00C5041B" w:rsidRDefault="00AF5FB3" w:rsidP="00AF5FB3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C5041B">
        <w:rPr>
          <w:noProof/>
        </w:rPr>
        <w:t xml:space="preserve">Wolk </w:t>
      </w:r>
      <w:r w:rsidRPr="00C5041B">
        <w:rPr>
          <w:i/>
          <w:noProof/>
        </w:rPr>
        <w:t>et al</w:t>
      </w:r>
      <w:r w:rsidRPr="00C5041B">
        <w:rPr>
          <w:noProof/>
        </w:rPr>
        <w:t xml:space="preserve">. (2001). </w:t>
      </w:r>
      <w:r w:rsidRPr="00C5041B">
        <w:rPr>
          <w:i/>
          <w:iCs/>
          <w:noProof/>
        </w:rPr>
        <w:t>Accounting Theory: A Conceptual and Institutional Approach</w:t>
      </w:r>
      <w:r w:rsidRPr="00C5041B">
        <w:rPr>
          <w:noProof/>
        </w:rPr>
        <w:t xml:space="preserve"> (5th ed.). USA: South-Western College Publishing.</w:t>
      </w:r>
    </w:p>
    <w:p w14:paraId="7C523DF4" w14:textId="77777777" w:rsidR="00AF5FB3" w:rsidRPr="00C5041B" w:rsidRDefault="00AF5FB3" w:rsidP="00AF5FB3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noProof/>
        </w:rPr>
      </w:pPr>
    </w:p>
    <w:p w14:paraId="7A1FB472" w14:textId="77777777" w:rsidR="00AF5FB3" w:rsidRPr="00C5041B" w:rsidRDefault="00AF5FB3" w:rsidP="00AF5FB3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</w:rPr>
      </w:pPr>
      <w:r w:rsidRPr="00C5041B">
        <w:rPr>
          <w:noProof/>
        </w:rPr>
        <w:t>web.idx.id</w:t>
      </w:r>
    </w:p>
    <w:p w14:paraId="2D5A6E87" w14:textId="77777777" w:rsidR="00AF5FB3" w:rsidRPr="00C5041B" w:rsidRDefault="00AF5FB3" w:rsidP="00AF5FB3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noProof/>
        </w:rPr>
      </w:pPr>
    </w:p>
    <w:p w14:paraId="014F074A" w14:textId="77777777" w:rsidR="00AF5FB3" w:rsidRPr="00C5041B" w:rsidRDefault="00AF5FB3" w:rsidP="00AF5FB3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</w:rPr>
      </w:pPr>
      <w:r w:rsidRPr="00C5041B">
        <w:rPr>
          <w:noProof/>
        </w:rPr>
        <w:t>www.idx.co.id</w:t>
      </w:r>
    </w:p>
    <w:p w14:paraId="4FD757FB" w14:textId="77777777" w:rsidR="00AF5FB3" w:rsidRPr="00C5041B" w:rsidRDefault="00AF5FB3" w:rsidP="00AF5FB3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noProof/>
        </w:rPr>
      </w:pPr>
    </w:p>
    <w:p w14:paraId="13571792" w14:textId="77777777" w:rsidR="00AF5FB3" w:rsidRPr="00C5041B" w:rsidRDefault="00AF5FB3" w:rsidP="00AF5FB3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</w:rPr>
      </w:pPr>
      <w:r w:rsidRPr="00C5041B">
        <w:rPr>
          <w:color w:val="000000"/>
          <w:lang w:eastAsia="ja-JP"/>
        </w:rPr>
        <w:t>https://investasi.kontan.co.id/news/belum-lapor-kinerja-keuangan-9-saham-emiten-dibekukan</w:t>
      </w:r>
    </w:p>
    <w:p w14:paraId="0F3003C0" w14:textId="77777777" w:rsidR="00AF5FB3" w:rsidRPr="00C5041B" w:rsidRDefault="00AF5FB3" w:rsidP="00AF5FB3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noProof/>
        </w:rPr>
      </w:pPr>
    </w:p>
    <w:p w14:paraId="400C89B5" w14:textId="77777777" w:rsidR="00AF5FB3" w:rsidRPr="00C5041B" w:rsidRDefault="00AF5FB3" w:rsidP="00AF5FB3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</w:rPr>
      </w:pPr>
      <w:r w:rsidRPr="00C5041B">
        <w:rPr>
          <w:noProof/>
        </w:rPr>
        <w:t>www.sahamok.com</w:t>
      </w:r>
    </w:p>
    <w:p w14:paraId="50235481" w14:textId="3C0BBDFE" w:rsidR="00F25F90" w:rsidRPr="00AF5FB3" w:rsidRDefault="00AF5FB3" w:rsidP="00AF5FB3">
      <w:r w:rsidRPr="00C5041B">
        <w:rPr>
          <w:b/>
          <w:lang w:val="en-ID"/>
        </w:rPr>
        <w:fldChar w:fldCharType="end"/>
      </w:r>
      <w:bookmarkStart w:id="1" w:name="_GoBack"/>
      <w:bookmarkEnd w:id="1"/>
    </w:p>
    <w:sectPr w:rsidR="00F25F90" w:rsidRPr="00AF5FB3" w:rsidSect="003C21CE">
      <w:pgSz w:w="11900" w:h="16840"/>
      <w:pgMar w:top="1418" w:right="1418" w:bottom="1418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1"/>
  <w:proofState w:spelling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74645"/>
    <w:rsid w:val="000B0B52"/>
    <w:rsid w:val="003C21CE"/>
    <w:rsid w:val="00AF5FB3"/>
    <w:rsid w:val="00B74645"/>
    <w:rsid w:val="00F25F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5A5BB8C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74645"/>
    <w:rPr>
      <w:rFonts w:ascii="Times New Roman" w:eastAsiaTheme="minorEastAsia" w:hAnsi="Times New Roman" w:cs="Times New Roman"/>
      <w:lang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B74645"/>
    <w:pPr>
      <w:keepNext/>
      <w:keepLines/>
      <w:spacing w:line="720" w:lineRule="auto"/>
      <w:jc w:val="center"/>
      <w:outlineLvl w:val="0"/>
    </w:pPr>
    <w:rPr>
      <w:rFonts w:eastAsiaTheme="majorEastAsia" w:cstheme="majorBidi"/>
      <w:b/>
      <w:bCs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74645"/>
    <w:rPr>
      <w:rFonts w:ascii="Times New Roman" w:eastAsiaTheme="majorEastAsia" w:hAnsi="Times New Roman" w:cstheme="majorBidi"/>
      <w:b/>
      <w:bCs/>
      <w:szCs w:val="28"/>
      <w:lang w:eastAsia="en-GB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B74645"/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B74645"/>
    <w:rPr>
      <w:rFonts w:ascii="Times New Roman" w:eastAsiaTheme="minorEastAsia" w:hAnsi="Times New Roman" w:cs="Times New Roman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1045</Words>
  <Characters>5963</Characters>
  <Application>Microsoft Macintosh Word</Application>
  <DocSecurity>0</DocSecurity>
  <Lines>49</Lines>
  <Paragraphs>13</Paragraphs>
  <ScaleCrop>false</ScaleCrop>
  <LinksUpToDate>false</LinksUpToDate>
  <CharactersWithSpaces>699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elicya Franciska</dc:creator>
  <cp:keywords/>
  <dc:description/>
  <cp:lastModifiedBy>Felicya Franciska</cp:lastModifiedBy>
  <cp:revision>3</cp:revision>
  <dcterms:created xsi:type="dcterms:W3CDTF">2018-12-05T03:56:00Z</dcterms:created>
  <dcterms:modified xsi:type="dcterms:W3CDTF">2019-05-02T14:09:00Z</dcterms:modified>
</cp:coreProperties>
</file>